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A99703B" w:rsidR="008201C2" w:rsidRPr="00EB4104"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 xml:space="preserve">Public Transit Systems </w:t>
      </w:r>
      <w:commentRangeStart w:id="0"/>
      <w:commentRangeStart w:id="1"/>
      <w:commentRangeStart w:id="2"/>
      <w:commentRangeStart w:id="3"/>
      <w:commentRangeStart w:id="4"/>
      <w:commentRangeStart w:id="5"/>
      <w:commentRangeEnd w:id="0"/>
      <w:r w:rsidR="00EB5D0B">
        <w:rPr>
          <w:rStyle w:val="CommentReference"/>
        </w:rPr>
        <w:commentReference w:id="0"/>
      </w:r>
      <w:commentRangeEnd w:id="1"/>
      <w:r w:rsidR="00EB5D0B">
        <w:rPr>
          <w:rStyle w:val="CommentReference"/>
        </w:rPr>
        <w:commentReference w:id="1"/>
      </w:r>
      <w:commentRangeEnd w:id="2"/>
      <w:r w:rsidR="0041637A">
        <w:rPr>
          <w:rStyle w:val="CommentReference"/>
        </w:rPr>
        <w:commentReference w:id="2"/>
      </w:r>
      <w:commentRangeEnd w:id="3"/>
      <w:r w:rsidR="00DA1305">
        <w:rPr>
          <w:rStyle w:val="CommentReference"/>
        </w:rPr>
        <w:commentReference w:id="3"/>
      </w:r>
      <w:commentRangeEnd w:id="4"/>
      <w:r w:rsidR="00B50E26">
        <w:rPr>
          <w:rStyle w:val="CommentReference"/>
        </w:rPr>
        <w:commentReference w:id="4"/>
      </w:r>
      <w:commentRangeEnd w:id="5"/>
      <w:r w:rsidR="00B342D6">
        <w:rPr>
          <w:rStyle w:val="CommentReference"/>
        </w:rPr>
        <w:commentReference w:id="5"/>
      </w:r>
      <w:r w:rsidR="00EB5D0B">
        <w:rPr>
          <w:sz w:val="32"/>
          <w:szCs w:val="28"/>
        </w:rPr>
        <w:t xml:space="preserve"> </w:t>
      </w:r>
    </w:p>
    <w:p w14:paraId="4FAAF3A3" w14:textId="5CCC9784" w:rsidR="0077361B" w:rsidRDefault="0077361B" w:rsidP="00DE1C65">
      <w:pPr>
        <w:spacing w:before="100" w:beforeAutospacing="1" w:after="100" w:afterAutospacing="1" w:line="240" w:lineRule="auto"/>
        <w:jc w:val="both"/>
        <w:rPr>
          <w:rFonts w:cs="Times New Roman"/>
        </w:rPr>
      </w:pPr>
      <w:commentRangeStart w:id="6"/>
      <w:r>
        <w:rPr>
          <w:rFonts w:cs="Times New Roman"/>
        </w:rPr>
        <w:t xml:space="preserve">Luyu Liu </w:t>
      </w:r>
      <w:r w:rsidRPr="00BD6C8F">
        <w:rPr>
          <w:rFonts w:cs="Times New Roman"/>
          <w:vertAlign w:val="superscript"/>
        </w:rPr>
        <w:t>1</w:t>
      </w:r>
      <w:commentRangeEnd w:id="6"/>
      <w:r w:rsidR="00CC515B">
        <w:rPr>
          <w:rStyle w:val="CommentReference"/>
        </w:rPr>
        <w:commentReference w:id="6"/>
      </w:r>
      <w:r w:rsidR="005069E8">
        <w:rPr>
          <w:rFonts w:cs="Times New Roman"/>
          <w:vertAlign w:val="superscript"/>
        </w:rPr>
        <w:t>, *</w:t>
      </w:r>
      <w:r w:rsidR="00F41BDD">
        <w:rPr>
          <w:rFonts w:cs="Times New Roman"/>
        </w:rPr>
        <w:t>,</w:t>
      </w:r>
      <w:r w:rsidR="005069E8" w:rsidRPr="00BD6C8F">
        <w:rPr>
          <w:rStyle w:val="FootnoteReference"/>
          <w:rFonts w:cs="Times New Roman"/>
          <w:color w:val="FFFFFF" w:themeColor="background1"/>
        </w:rPr>
        <w:footnoteReference w:id="1"/>
      </w:r>
      <w:r>
        <w:rPr>
          <w:rFonts w:cs="Times New Roman"/>
        </w:rPr>
        <w:t xml:space="preserve">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p>
    <w:p w14:paraId="1C7BF9E4" w14:textId="2BBCA5A4" w:rsidR="00DD7931" w:rsidRDefault="0077361B" w:rsidP="00DE1C65">
      <w:pPr>
        <w:spacing w:before="100" w:beforeAutospacing="1" w:after="100" w:afterAutospacing="1" w:line="240" w:lineRule="auto"/>
        <w:jc w:val="both"/>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39DBF51D" w:rsidR="0077361B" w:rsidRDefault="007D308E" w:rsidP="00DE1C65">
      <w:pPr>
        <w:spacing w:before="100" w:beforeAutospacing="1" w:after="100" w:afterAutospacing="1" w:line="240" w:lineRule="auto"/>
        <w:jc w:val="both"/>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xml:space="preserve">, Columbus, OH, </w:t>
      </w:r>
      <w:commentRangeStart w:id="7"/>
      <w:r w:rsidR="00A847F1">
        <w:rPr>
          <w:rFonts w:cs="Times New Roman"/>
          <w:szCs w:val="20"/>
        </w:rPr>
        <w:t>USA</w:t>
      </w:r>
      <w:commentRangeEnd w:id="7"/>
      <w:r w:rsidR="00D523B0">
        <w:rPr>
          <w:rStyle w:val="CommentReference"/>
        </w:rPr>
        <w:commentReference w:id="7"/>
      </w: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w:t>
      </w:r>
      <w:commentRangeStart w:id="8"/>
      <w:r w:rsidR="00DF1900">
        <w:rPr>
          <w:rFonts w:cs="Times New Roman"/>
          <w:szCs w:val="20"/>
        </w:rPr>
        <w:t>space-time prism-based measure</w:t>
      </w:r>
      <w:commentRangeEnd w:id="8"/>
      <w:r w:rsidR="00DF1900">
        <w:rPr>
          <w:rStyle w:val="CommentReference"/>
        </w:rPr>
        <w:commentReference w:id="8"/>
      </w:r>
      <w:r w:rsidR="00DF1900">
        <w:rPr>
          <w:rFonts w:cs="Times New Roman"/>
          <w:szCs w:val="20"/>
        </w:rPr>
        <w:t xml:space="preserv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 xml:space="preserve">ealizable accessibility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77777777" w:rsidR="004E786C" w:rsidRDefault="004E786C"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47A60F99" w:rsidR="008A75AD" w:rsidRPr="003D045B" w:rsidRDefault="00DE1DD1" w:rsidP="00DE1C65">
      <w:pPr>
        <w:spacing w:before="120" w:after="120" w:line="240" w:lineRule="auto"/>
        <w:jc w:val="both"/>
        <w:rPr>
          <w:rFonts w:cs="Times New Roman"/>
          <w:szCs w:val="20"/>
        </w:rPr>
      </w:pPr>
      <w:commentRangeStart w:id="9"/>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commentRangeEnd w:id="9"/>
      <w:r w:rsidR="00315850">
        <w:rPr>
          <w:rStyle w:val="CommentReference"/>
        </w:rPr>
        <w:commentReference w:id="9"/>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r w:rsidR="00FF35A0">
        <w:rPr>
          <w:rFonts w:cs="Times New Roman"/>
          <w:szCs w:val="20"/>
        </w:rPr>
        <w:t>a</w:t>
      </w:r>
      <w:commentRangeStart w:id="10"/>
      <w:r w:rsidR="00CE7D3D">
        <w:rPr>
          <w:rFonts w:cs="Times New Roman"/>
          <w:szCs w:val="20"/>
        </w:rPr>
        <w:t xml:space="preserve"> </w:t>
      </w:r>
      <w:commentRangeEnd w:id="10"/>
      <w:r w:rsidR="00351788">
        <w:rPr>
          <w:rStyle w:val="CommentReference"/>
        </w:rPr>
        <w:commentReference w:id="10"/>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 xml:space="preserve">between scheduled and delivered service </w:t>
      </w:r>
      <w:r w:rsidR="009754DA">
        <w:rPr>
          <w:rFonts w:cs="Times New Roman"/>
          <w:szCs w:val="20"/>
        </w:rPr>
        <w:lastRenderedPageBreak/>
        <w:t>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4BA0325D"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and </w:t>
      </w:r>
      <w:r w:rsidR="00476C0F">
        <w:rPr>
          <w:rFonts w:cs="Times New Roman"/>
          <w:szCs w:val="20"/>
        </w:rPr>
        <w:t xml:space="preserve">infrastructure failures. </w:t>
      </w:r>
      <w:r w:rsidR="004B42C8">
        <w:rPr>
          <w:rFonts w:cs="Times New Roman"/>
          <w:szCs w:val="20"/>
        </w:rPr>
        <w:t>L</w:t>
      </w:r>
      <w:r w:rsidR="007800F6">
        <w:rPr>
          <w:rFonts w:cs="Times New Roman"/>
          <w:szCs w:val="20"/>
        </w:rPr>
        <w:t xml:space="preserve">ong-term disruptions </w:t>
      </w:r>
      <w:commentRangeStart w:id="11"/>
      <w:commentRangeStart w:id="12"/>
      <w:commentRangeStart w:id="13"/>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w:t>
      </w:r>
      <w:commentRangeEnd w:id="11"/>
      <w:r w:rsidR="00DF3CAB">
        <w:rPr>
          <w:rStyle w:val="CommentReference"/>
        </w:rPr>
        <w:commentReference w:id="11"/>
      </w:r>
      <w:commentRangeEnd w:id="12"/>
      <w:r w:rsidR="009B4D7F">
        <w:rPr>
          <w:rStyle w:val="CommentReference"/>
        </w:rPr>
        <w:commentReference w:id="12"/>
      </w:r>
      <w:commentRangeEnd w:id="13"/>
      <w:r w:rsidR="009B4D7F">
        <w:rPr>
          <w:rStyle w:val="CommentReference"/>
        </w:rPr>
        <w:commentReference w:id="13"/>
      </w:r>
      <w:r w:rsidR="004B42C8">
        <w:rPr>
          <w:rFonts w:cs="Times New Roman"/>
          <w:szCs w:val="20"/>
        </w:rPr>
        <w:t xml:space="preserve">beyond direct and temporary impacts on </w:t>
      </w:r>
      <w:r w:rsidR="007175A3">
        <w:rPr>
          <w:rFonts w:cs="Times New Roman"/>
          <w:szCs w:val="20"/>
        </w:rPr>
        <w:t>on-time performance</w:t>
      </w:r>
      <w:r w:rsidR="009B4D7F">
        <w:t xml:space="preserve">, including </w:t>
      </w:r>
      <w:r w:rsidR="009B4D7F" w:rsidRPr="009B4D7F">
        <w:rPr>
          <w:rFonts w:cs="Times New Roman"/>
          <w:szCs w:val="20"/>
        </w:rPr>
        <w:t xml:space="preserve">budget </w:t>
      </w:r>
      <w:r w:rsidR="009B4D7F">
        <w:rPr>
          <w:rFonts w:cs="Times New Roman"/>
          <w:szCs w:val="20"/>
        </w:rPr>
        <w:t>constraints</w:t>
      </w:r>
      <w:r w:rsidR="009B4D7F" w:rsidRPr="009B4D7F">
        <w:rPr>
          <w:rFonts w:cs="Times New Roman"/>
          <w:szCs w:val="20"/>
        </w:rPr>
        <w:t xml:space="preserve"> and subsequent route and schedule changes.</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xml:space="preserve">, rather than accessibility and accessibility reliability. Second, </w:t>
      </w:r>
      <w:commentRangeStart w:id="14"/>
      <w:commentRangeStart w:id="15"/>
      <w:commentRangeStart w:id="16"/>
      <w:r w:rsidR="00220F31">
        <w:rPr>
          <w:rFonts w:cs="Times New Roman"/>
          <w:szCs w:val="20"/>
        </w:rPr>
        <w:t>studies o</w:t>
      </w:r>
      <w:r w:rsidR="003807D4">
        <w:rPr>
          <w:rFonts w:cs="Times New Roman"/>
          <w:szCs w:val="20"/>
        </w:rPr>
        <w:t>f</w:t>
      </w:r>
      <w:commentRangeEnd w:id="14"/>
      <w:r w:rsidR="003807D4">
        <w:rPr>
          <w:rStyle w:val="CommentReference"/>
        </w:rPr>
        <w:commentReference w:id="14"/>
      </w:r>
      <w:commentRangeEnd w:id="15"/>
      <w:r w:rsidR="004126F4">
        <w:rPr>
          <w:rStyle w:val="CommentReference"/>
        </w:rPr>
        <w:commentReference w:id="15"/>
      </w:r>
      <w:commentRangeEnd w:id="16"/>
      <w:r w:rsidR="00351788">
        <w:rPr>
          <w:rStyle w:val="CommentReference"/>
        </w:rPr>
        <w:commentReference w:id="16"/>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commentRangeStart w:id="17"/>
      <w:r w:rsidR="00072BE2">
        <w:rPr>
          <w:rFonts w:cs="Times New Roman"/>
          <w:szCs w:val="20"/>
        </w:rPr>
        <w:t>space-time prism</w:t>
      </w:r>
      <w:r w:rsidR="00B31AD2">
        <w:rPr>
          <w:rFonts w:cs="Times New Roman"/>
          <w:szCs w:val="20"/>
        </w:rPr>
        <w:t>-based</w:t>
      </w:r>
      <w:r w:rsidR="00072BE2">
        <w:rPr>
          <w:rFonts w:cs="Times New Roman"/>
          <w:szCs w:val="20"/>
        </w:rPr>
        <w:t xml:space="preserve"> measure</w:t>
      </w:r>
      <w:commentRangeEnd w:id="17"/>
      <w:r w:rsidR="00B31AD2">
        <w:rPr>
          <w:rStyle w:val="CommentReference"/>
        </w:rPr>
        <w:commentReference w:id="17"/>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commentRangeStart w:id="18"/>
      <w:commentRangeEnd w:id="18"/>
      <w:r w:rsidR="004D2F98">
        <w:rPr>
          <w:rStyle w:val="CommentReference"/>
        </w:rPr>
        <w:commentReference w:id="18"/>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commentRangeStart w:id="19"/>
      <w:commentRangeStart w:id="20"/>
      <w:r>
        <w:rPr>
          <w:rFonts w:cs="Times New Roman"/>
          <w:szCs w:val="20"/>
        </w:rPr>
        <w:t>We review relevant literature in this section</w:t>
      </w:r>
      <w:commentRangeEnd w:id="19"/>
      <w:r w:rsidR="00551E1F">
        <w:rPr>
          <w:rStyle w:val="CommentReference"/>
        </w:rPr>
        <w:commentReference w:id="19"/>
      </w:r>
      <w:commentRangeEnd w:id="20"/>
      <w:r w:rsidR="00B51B62">
        <w:rPr>
          <w:rStyle w:val="CommentReference"/>
        </w:rPr>
        <w:commentReference w:id="20"/>
      </w:r>
      <w:r>
        <w:rPr>
          <w:rFonts w:cs="Times New Roman"/>
          <w:szCs w:val="20"/>
        </w:rPr>
        <w:t>.</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lastRenderedPageBreak/>
        <w:t>Resilience</w:t>
      </w:r>
    </w:p>
    <w:p w14:paraId="7A4200E9" w14:textId="7B3AAF53" w:rsidR="001530EE" w:rsidRDefault="00002362" w:rsidP="00DE1C65">
      <w:pPr>
        <w:spacing w:before="120" w:after="120" w:line="240" w:lineRule="auto"/>
        <w:jc w:val="both"/>
        <w:rPr>
          <w:rFonts w:cs="Times New Roman"/>
          <w:szCs w:val="20"/>
        </w:rPr>
      </w:pPr>
      <w:commentRangeStart w:id="21"/>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w:t>
      </w:r>
      <w:commentRangeStart w:id="22"/>
      <w:commentRangeStart w:id="23"/>
      <w:r w:rsidR="00782546">
        <w:rPr>
          <w:rFonts w:cs="Times New Roman"/>
          <w:szCs w:val="20"/>
        </w:rPr>
        <w:t>transport</w:t>
      </w:r>
      <w:r w:rsidR="0040357C">
        <w:rPr>
          <w:rFonts w:cs="Times New Roman"/>
          <w:szCs w:val="20"/>
        </w:rPr>
        <w:t>ation</w:t>
      </w:r>
      <w:commentRangeEnd w:id="22"/>
      <w:r w:rsidR="0040357C">
        <w:rPr>
          <w:rStyle w:val="CommentReference"/>
        </w:rPr>
        <w:commentReference w:id="22"/>
      </w:r>
      <w:commentRangeEnd w:id="23"/>
      <w:r w:rsidR="00D87633">
        <w:rPr>
          <w:rStyle w:val="CommentReference"/>
        </w:rPr>
        <w:commentReference w:id="23"/>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commentRangeEnd w:id="21"/>
      <w:r w:rsidR="00F7209D">
        <w:rPr>
          <w:rStyle w:val="CommentReference"/>
        </w:rPr>
        <w:commentReference w:id="21"/>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7EA440AC"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D’est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r w:rsidR="009B4D7F">
        <w:rPr>
          <w:rFonts w:cs="Times New Roman"/>
          <w:szCs w:val="20"/>
        </w:rPr>
        <w:t xml:space="preserve">related to </w:t>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commentRangeStart w:id="24"/>
      <w:r w:rsidR="00C72DD9">
        <w:rPr>
          <w:rFonts w:cs="Times New Roman"/>
          <w:szCs w:val="20"/>
        </w:rPr>
        <w:t xml:space="preserve">In practice, real-time bus information has more complex </w:t>
      </w:r>
      <w:r w:rsidR="00D5425F">
        <w:rPr>
          <w:rFonts w:cs="Times New Roman"/>
          <w:szCs w:val="20"/>
        </w:rPr>
        <w:t xml:space="preserve">impacts on </w:t>
      </w:r>
      <w:r w:rsidR="00D5425F">
        <w:rPr>
          <w:rFonts w:cs="Times New Roman"/>
          <w:szCs w:val="20"/>
        </w:rPr>
        <w:lastRenderedPageBreak/>
        <w:t>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w:t>
      </w:r>
      <w:commentRangeEnd w:id="24"/>
      <w:r w:rsidR="00367862">
        <w:rPr>
          <w:rStyle w:val="CommentReference"/>
        </w:rPr>
        <w:commentReference w:id="24"/>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w:t>
      </w:r>
      <w:commentRangeStart w:id="25"/>
      <w:r w:rsidR="00F91F2F">
        <w:rPr>
          <w:rFonts w:cs="Times New Roman"/>
          <w:szCs w:val="20"/>
        </w:rPr>
        <w:t xml:space="preserve">delivered </w:t>
      </w:r>
      <w:r w:rsidR="00894ABB">
        <w:rPr>
          <w:rFonts w:cs="Times New Roman"/>
          <w:szCs w:val="20"/>
        </w:rPr>
        <w:t>accessibility</w:t>
      </w:r>
      <w:commentRangeEnd w:id="25"/>
      <w:r w:rsidR="00F91F2F">
        <w:rPr>
          <w:rStyle w:val="CommentReference"/>
        </w:rPr>
        <w:commentReference w:id="25"/>
      </w:r>
      <w:r w:rsidR="00894ABB">
        <w:rPr>
          <w:rFonts w:cs="Times New Roman"/>
          <w:szCs w:val="20"/>
        </w:rPr>
        <w:t xml:space="preserve">.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3E04A1E9"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ar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lastRenderedPageBreak/>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commentRangeStart w:id="26"/>
      <w:commentRangeStart w:id="27"/>
      <w:commentRangeStart w:id="28"/>
      <w:commentRangeStart w:id="29"/>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commentRangeEnd w:id="26"/>
      <w:r w:rsidR="00ED1E62">
        <w:rPr>
          <w:rStyle w:val="CommentReference"/>
        </w:rPr>
        <w:commentReference w:id="26"/>
      </w:r>
      <w:commentRangeEnd w:id="27"/>
      <w:r w:rsidR="00AD719B">
        <w:rPr>
          <w:rStyle w:val="CommentReference"/>
        </w:rPr>
        <w:commentReference w:id="27"/>
      </w:r>
      <w:commentRangeEnd w:id="28"/>
      <w:r w:rsidR="005C2241">
        <w:rPr>
          <w:rStyle w:val="CommentReference"/>
        </w:rPr>
        <w:commentReference w:id="28"/>
      </w:r>
      <w:commentRangeEnd w:id="29"/>
      <w:r w:rsidR="005C2241">
        <w:rPr>
          <w:rStyle w:val="CommentReference"/>
        </w:rPr>
        <w:commentReference w:id="29"/>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r>
      <w:commentRangeStart w:id="30"/>
      <w:r>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commentRangeEnd w:id="30"/>
      <w:r w:rsidR="006B1248">
        <w:rPr>
          <w:rStyle w:val="CommentReference"/>
        </w:rPr>
        <w:commentReference w:id="30"/>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 xml:space="preserve">departure </w:t>
      </w:r>
      <w:r w:rsidR="001B198C">
        <w:lastRenderedPageBreak/>
        <w:t>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w:t>
      </w:r>
      <w:commentRangeStart w:id="31"/>
      <w:r w:rsidR="004E5749">
        <w:t>give</w:t>
      </w:r>
      <w:r w:rsidR="00A2465B">
        <w:t>n</w:t>
      </w:r>
      <w:r w:rsidR="004E5749">
        <w:t xml:space="preserve"> a time budget </w:t>
      </w:r>
      <w:commentRangeEnd w:id="31"/>
      <w:r w:rsidR="00AD6726">
        <w:rPr>
          <w:rStyle w:val="CommentReference"/>
        </w:rPr>
        <w:commentReference w:id="31"/>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323"/>
        <w:gridCol w:w="1429"/>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commentRangeStart w:id="32"/>
          </w:p>
        </w:tc>
        <w:commentRangeStart w:id="33"/>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9F063F3" w:rsidR="0018533E" w:rsidRDefault="0018533E" w:rsidP="00B15229">
            <w:pPr>
              <w:spacing w:after="160"/>
              <w:jc w:val="both"/>
              <w:rPr>
                <w:rFonts w:cs="Times New Roman"/>
              </w:rPr>
            </w:pPr>
            <w:bookmarkStart w:id="34" w:name="_Ref85622324"/>
            <w:bookmarkStart w:id="35"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2</w:t>
            </w:r>
            <w:r w:rsidRPr="00DD4874">
              <w:rPr>
                <w:rFonts w:cs="Times New Roman"/>
              </w:rPr>
              <w:fldChar w:fldCharType="end"/>
            </w:r>
            <w:bookmarkEnd w:id="34"/>
            <w:r w:rsidRPr="00DD4874">
              <w:rPr>
                <w:rFonts w:cs="Times New Roman"/>
              </w:rPr>
              <w:t>)</w:t>
            </w:r>
            <w:bookmarkEnd w:id="35"/>
            <w:commentRangeEnd w:id="33"/>
            <w:r w:rsidR="009D7FD4">
              <w:rPr>
                <w:rStyle w:val="CommentReference"/>
              </w:rPr>
              <w:commentReference w:id="33"/>
            </w:r>
            <w:r w:rsidR="00384EAB">
              <w:rPr>
                <w:rStyle w:val="CommentReference"/>
              </w:rPr>
              <w:commentReference w:id="32"/>
            </w:r>
          </w:p>
        </w:tc>
      </w:tr>
    </w:tbl>
    <w:commentRangeEnd w:id="32"/>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commentRangeStart w:id="36"/>
      <w:commentRangeStart w:id="37"/>
      <w:r w:rsidRPr="7D53A3DE">
        <w:rPr>
          <w:rFonts w:cs="Times New Roman"/>
          <w:szCs w:val="24"/>
        </w:rPr>
        <w:t xml:space="preserve"> </w:t>
      </w:r>
      <w:commentRangeEnd w:id="36"/>
      <w:r w:rsidR="00D61D7A">
        <w:rPr>
          <w:rStyle w:val="CommentReference"/>
        </w:rPr>
        <w:commentReference w:id="36"/>
      </w:r>
      <w:commentRangeEnd w:id="37"/>
      <w:r w:rsidR="00AD08E5">
        <w:rPr>
          <w:rStyle w:val="CommentReference"/>
        </w:rPr>
        <w:commentReference w:id="37"/>
      </w:r>
      <w:r w:rsidRPr="7D53A3DE">
        <w:rPr>
          <w:rFonts w:cs="Times New Roman"/>
          <w:szCs w:val="24"/>
        </w:rPr>
        <w:t xml:space="preserve">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commentRangeStart w:id="38"/>
      <w:commentRangeStart w:id="39"/>
      <w:commentRangeStart w:id="40"/>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commentRangeEnd w:id="38"/>
      <w:r w:rsidR="000C2F6F">
        <w:rPr>
          <w:rStyle w:val="CommentReference"/>
        </w:rPr>
        <w:commentReference w:id="38"/>
      </w:r>
      <w:commentRangeEnd w:id="39"/>
      <w:r w:rsidR="009D7FD4">
        <w:rPr>
          <w:rStyle w:val="CommentReference"/>
        </w:rPr>
        <w:commentReference w:id="39"/>
      </w:r>
      <w:commentRangeEnd w:id="40"/>
      <w:r w:rsidR="00A4536F">
        <w:rPr>
          <w:rStyle w:val="CommentReference"/>
        </w:rPr>
        <w:commentReference w:id="40"/>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w:t>
      </w:r>
      <w:commentRangeStart w:id="41"/>
      <w:commentRangeStart w:id="42"/>
      <w:r w:rsidR="00C67D1A">
        <w:rPr>
          <w:rFonts w:cs="Times New Roman"/>
          <w:szCs w:val="24"/>
        </w:rPr>
        <w:t xml:space="preserve">on the same route </w:t>
      </w:r>
      <w:commentRangeEnd w:id="41"/>
      <w:r w:rsidR="00492F07">
        <w:rPr>
          <w:rStyle w:val="CommentReference"/>
        </w:rPr>
        <w:commentReference w:id="41"/>
      </w:r>
      <w:commentRangeEnd w:id="42"/>
      <w:r w:rsidR="00062C92">
        <w:rPr>
          <w:rStyle w:val="CommentReference"/>
        </w:rPr>
        <w:commentReference w:id="42"/>
      </w:r>
      <w:r w:rsidR="00C67D1A">
        <w:rPr>
          <w:rFonts w:cs="Times New Roman"/>
          <w:szCs w:val="24"/>
        </w:rPr>
        <w:t>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commentRangeStart w:id="43"/>
      <w:r w:rsidR="00F70B25">
        <w:t xml:space="preserve">deviation </w:t>
      </w:r>
      <w:r>
        <w:t xml:space="preserve">between the schedule-based accessibility and the </w:t>
      </w:r>
      <w:r w:rsidR="00385AE5">
        <w:t>deliv</w:t>
      </w:r>
      <w:r w:rsidR="00142F81">
        <w:t>e</w:t>
      </w:r>
      <w:r w:rsidR="00385AE5">
        <w:t>red</w:t>
      </w:r>
      <w:r>
        <w:t xml:space="preserve"> accessibility</w:t>
      </w:r>
      <w:commentRangeEnd w:id="43"/>
      <w:r w:rsidR="00F838F0">
        <w:rPr>
          <w:rStyle w:val="CommentReference"/>
        </w:rPr>
        <w:commentReference w:id="43"/>
      </w:r>
      <w:r>
        <w:t xml:space="preserve">.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w:t>
      </w:r>
      <w:r w:rsidR="004F7DA9">
        <w:lastRenderedPageBreak/>
        <w:t xml:space="preserve">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w:t>
      </w:r>
      <w:commentRangeStart w:id="44"/>
      <w:commentRangeStart w:id="45"/>
      <w:r w:rsidR="004F7DA9">
        <w:t xml:space="preserve">implement </w:t>
      </w:r>
      <w:commentRangeEnd w:id="44"/>
      <w:r w:rsidR="00B13E85">
        <w:rPr>
          <w:rStyle w:val="CommentReference"/>
        </w:rPr>
        <w:commentReference w:id="44"/>
      </w:r>
      <w:commentRangeEnd w:id="45"/>
      <w:r w:rsidR="00062C92">
        <w:rPr>
          <w:rStyle w:val="CommentReference"/>
        </w:rPr>
        <w:commentReference w:id="45"/>
      </w:r>
      <w:r w:rsidR="004F7DA9">
        <w:t xml:space="preserve">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5923"/>
        <w:gridCol w:w="1891"/>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commentRangeStart w:id="46"/>
            <w:commentRangeStart w:id="47"/>
          </w:p>
        </w:tc>
        <w:commentRangeStart w:id="48"/>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47804A3F" w:rsidR="001A5ED2" w:rsidRDefault="001A5ED2" w:rsidP="00DE1C65">
            <w:pPr>
              <w:spacing w:after="160"/>
              <w:jc w:val="both"/>
              <w:rPr>
                <w:rFonts w:cs="Times New Roman"/>
              </w:rPr>
            </w:pPr>
            <w:bookmarkStart w:id="49" w:name="_Ref84149677"/>
            <w:bookmarkStart w:id="50"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3</w:t>
            </w:r>
            <w:r w:rsidRPr="00DD4874">
              <w:rPr>
                <w:rFonts w:cs="Times New Roman"/>
              </w:rPr>
              <w:fldChar w:fldCharType="end"/>
            </w:r>
            <w:bookmarkEnd w:id="49"/>
            <w:r w:rsidRPr="00DD4874">
              <w:rPr>
                <w:rFonts w:cs="Times New Roman"/>
              </w:rPr>
              <w:t>)</w:t>
            </w:r>
            <w:bookmarkEnd w:id="50"/>
            <w:commentRangeEnd w:id="48"/>
            <w:r w:rsidR="007F0E1E">
              <w:rPr>
                <w:rStyle w:val="CommentReference"/>
              </w:rPr>
              <w:commentReference w:id="48"/>
            </w:r>
            <w:r w:rsidR="006B3E00">
              <w:rPr>
                <w:rStyle w:val="CommentReference"/>
              </w:rPr>
              <w:commentReference w:id="46"/>
            </w:r>
            <w:r w:rsidR="006B3E00">
              <w:rPr>
                <w:rStyle w:val="CommentReference"/>
              </w:rPr>
              <w:commentReference w:id="47"/>
            </w:r>
          </w:p>
        </w:tc>
      </w:tr>
    </w:tbl>
    <w:commentRangeEnd w:id="46"/>
    <w:commentRangeEnd w:id="47"/>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w:commentRangeStart w:id="51"/>
      <w:commentRangeStart w:id="52"/>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w:t>
      </w:r>
      <w:commentRangeEnd w:id="51"/>
      <w:r w:rsidR="00891381">
        <w:rPr>
          <w:rStyle w:val="CommentReference"/>
        </w:rPr>
        <w:commentReference w:id="51"/>
      </w:r>
      <w:commentRangeEnd w:id="52"/>
      <w:r w:rsidR="0051408E">
        <w:rPr>
          <w:rStyle w:val="CommentReference"/>
        </w:rPr>
        <w:commentReference w:id="52"/>
      </w:r>
      <w:r w:rsidRPr="003879EA">
        <w:t xml:space="preserve">,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w:t>
      </w:r>
      <w:commentRangeStart w:id="53"/>
      <w:commentRangeStart w:id="54"/>
      <w:r w:rsidR="000577A3">
        <w:t>recoverability as the duration of the disruption’s impact</w:t>
      </w:r>
      <w:commentRangeEnd w:id="53"/>
      <w:r w:rsidR="007F0E1E">
        <w:rPr>
          <w:rStyle w:val="CommentReference"/>
        </w:rPr>
        <w:commentReference w:id="53"/>
      </w:r>
      <w:commentRangeEnd w:id="54"/>
      <w:r w:rsidR="00C47342">
        <w:rPr>
          <w:rStyle w:val="CommentReference"/>
        </w:rPr>
        <w:commentReference w:id="54"/>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517092F0" w:rsidR="008E1E91" w:rsidRDefault="0050297C" w:rsidP="00DE1C65">
      <w:pPr>
        <w:ind w:firstLine="720"/>
        <w:jc w:val="both"/>
      </w:pPr>
      <w:r>
        <w:lastRenderedPageBreak/>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slots: 12:00</w:t>
      </w:r>
      <w:r w:rsidR="00E32243">
        <w:t xml:space="preserve"> </w:t>
      </w:r>
      <w:r w:rsidR="00031C2C">
        <w:t>pm, 3:30/4:00</w:t>
      </w:r>
      <w:r w:rsidR="00E32243">
        <w:t xml:space="preserve"> </w:t>
      </w:r>
      <w:r w:rsidR="00031C2C">
        <w:t>pm, and 7:30</w:t>
      </w:r>
      <w:r w:rsidR="00E32243">
        <w:t xml:space="preserve"> </w:t>
      </w:r>
      <w:r w:rsidR="00031C2C">
        <w:t>pm</w:t>
      </w:r>
      <w:r>
        <w:t>.</w:t>
      </w:r>
      <w:r w:rsidR="00707F87">
        <w:t xml:space="preserve"> </w:t>
      </w:r>
      <w:r w:rsidR="006824AC">
        <w:t>There are 9 home games at 12:00</w:t>
      </w:r>
      <w:r w:rsidR="00C37703">
        <w:t xml:space="preserve"> </w:t>
      </w:r>
      <w:r w:rsidR="006824AC">
        <w:t xml:space="preserve">pm, 4 home games </w:t>
      </w:r>
      <w:r w:rsidR="001419C3">
        <w:t>at 3:30/4:00 pm, and 1 home game at 7:30</w:t>
      </w:r>
      <w:r w:rsidR="00C37703">
        <w:t xml:space="preserve"> </w:t>
      </w:r>
      <w:r w:rsidR="001419C3">
        <w:t xml:space="preserve">pm.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142C770B"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commentRangeStart w:id="55"/>
      <w:commentRangeStart w:id="56"/>
      <w:commentRangeStart w:id="57"/>
      <w:commentRangeStart w:id="58"/>
      <w:commentRangeEnd w:id="55"/>
      <w:r w:rsidR="00F425EB">
        <w:rPr>
          <w:rStyle w:val="CommentReference"/>
        </w:rPr>
        <w:commentReference w:id="55"/>
      </w:r>
      <w:commentRangeEnd w:id="56"/>
      <w:r w:rsidR="0083519C">
        <w:rPr>
          <w:rStyle w:val="CommentReference"/>
        </w:rPr>
        <w:commentReference w:id="56"/>
      </w:r>
      <w:commentRangeEnd w:id="57"/>
      <w:r w:rsidR="0028121F">
        <w:rPr>
          <w:rStyle w:val="CommentReference"/>
        </w:rPr>
        <w:commentReference w:id="57"/>
      </w:r>
      <w:commentRangeEnd w:id="58"/>
      <w:r w:rsidR="0028121F">
        <w:rPr>
          <w:rStyle w:val="CommentReference"/>
        </w:rPr>
        <w:commentReference w:id="58"/>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9137BC5" w:rsidR="00F14EAA" w:rsidRDefault="006060D0" w:rsidP="00DE1C65">
      <w:pPr>
        <w:spacing w:before="120" w:after="120"/>
        <w:jc w:val="both"/>
      </w:pPr>
      <w:bookmarkStart w:id="59" w:name="_Ref109222387"/>
      <w:r>
        <w:t xml:space="preserve">Figure </w:t>
      </w:r>
      <w:fldSimple w:instr=" SEQ Figure \* ARABIC ">
        <w:r w:rsidR="00C72453">
          <w:rPr>
            <w:noProof/>
          </w:rPr>
          <w:t>1</w:t>
        </w:r>
      </w:fldSimple>
      <w:bookmarkEnd w:id="59"/>
      <w:r>
        <w:t xml:space="preserve">: </w:t>
      </w:r>
      <w:commentRangeStart w:id="60"/>
      <w:commentRangeStart w:id="61"/>
      <w:commentRangeEnd w:id="60"/>
      <w:r w:rsidR="004844B6">
        <w:rPr>
          <w:rStyle w:val="CommentReference"/>
        </w:rPr>
        <w:commentReference w:id="60"/>
      </w:r>
      <w:commentRangeEnd w:id="61"/>
      <w:r w:rsidR="00062C92">
        <w:rPr>
          <w:rStyle w:val="CommentReference"/>
        </w:rPr>
        <w:commentReference w:id="61"/>
      </w:r>
      <w:commentRangeStart w:id="62"/>
      <w:commentRangeStart w:id="63"/>
      <w:commentRangeStart w:id="64"/>
      <w:r w:rsidR="000459EB">
        <w:t xml:space="preserve">Average </w:t>
      </w:r>
      <w:r>
        <w:t>hourly</w:t>
      </w:r>
      <w:commentRangeEnd w:id="62"/>
      <w:r w:rsidR="00AC0647">
        <w:rPr>
          <w:rStyle w:val="CommentReference"/>
        </w:rPr>
        <w:commentReference w:id="62"/>
      </w:r>
      <w:commentRangeEnd w:id="63"/>
      <w:r w:rsidR="00062C92">
        <w:rPr>
          <w:rStyle w:val="CommentReference"/>
        </w:rPr>
        <w:commentReference w:id="63"/>
      </w:r>
      <w:commentRangeEnd w:id="64"/>
      <w:r w:rsidR="0028121F">
        <w:rPr>
          <w:rStyle w:val="CommentReference"/>
        </w:rPr>
        <w:commentReference w:id="64"/>
      </w:r>
      <w:r>
        <w:t xml:space="preserve">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7E5206AF"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027E86">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same </w:t>
      </w:r>
      <w:r w:rsidR="00027E86">
        <w:lastRenderedPageBreak/>
        <w:t xml:space="preserve">time period. </w:t>
      </w:r>
      <w:r w:rsidR="00D84CE5">
        <w:t xml:space="preserve">The unreliability in home game days is higher than away game days and non-game days, while away game days are higher than non-game days. </w:t>
      </w:r>
    </w:p>
    <w:p w14:paraId="326B18A7" w14:textId="6550B60A"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 xml:space="preserve">average, while unreliability at the after-game peak is 25.4% higher than the average, showing </w:t>
      </w:r>
      <w:r w:rsidR="0028121F">
        <w:t xml:space="preserve">the impact </w:t>
      </w:r>
      <w:r w:rsidR="008260F2">
        <w:t>on</w:t>
      </w:r>
      <w:r w:rsidR="00795D64">
        <w:t xml:space="preserve"> transit service’s reliability. In term of recoverability, the duration of football games’ impact, i.e., the </w:t>
      </w:r>
      <w:commentRangeStart w:id="65"/>
      <w:commentRangeStart w:id="66"/>
      <w:r w:rsidR="00795D64">
        <w:t>gap between before- and after-game peaks</w:t>
      </w:r>
      <w:commentRangeEnd w:id="65"/>
      <w:r w:rsidR="005B4F3D">
        <w:rPr>
          <w:rStyle w:val="CommentReference"/>
        </w:rPr>
        <w:commentReference w:id="65"/>
      </w:r>
      <w:commentRangeEnd w:id="66"/>
      <w:r w:rsidR="006C7A65">
        <w:rPr>
          <w:rStyle w:val="CommentReference"/>
        </w:rPr>
        <w:commentReference w:id="66"/>
      </w:r>
      <w:r w:rsidR="00795D64">
        <w:t>, is 6.8 hours.</w:t>
      </w:r>
      <w:r w:rsidR="006C7A65">
        <w:t xml:space="preserve"> Note that this measure </w:t>
      </w:r>
      <w:r w:rsidR="008F2510">
        <w:t>does</w:t>
      </w:r>
      <w:r w:rsidR="006C7A65">
        <w:t xml:space="preserve"> not completely encompass all the affected period, as the traffic form</w:t>
      </w:r>
      <w:r w:rsidR="00326DE8">
        <w:t>s</w:t>
      </w:r>
      <w:r w:rsidR="006C7A65">
        <w:t xml:space="preserve"> before the peak; instead, it reflects the most affected period and the core of the disruption. </w:t>
      </w:r>
    </w:p>
    <w:p w14:paraId="1310A499" w14:textId="4AAF908F"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9A39CE">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w:t>
      </w:r>
      <w:r w:rsidR="00326DE8">
        <w:t xml:space="preserve">, and given </w:t>
      </w:r>
      <w:r w:rsidR="00F8135D">
        <w:t>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65337D83"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w:t>
      </w:r>
      <w:r w:rsidR="002F716E">
        <w:t>is likely due to</w:t>
      </w:r>
      <w:r w:rsidR="00734DDC">
        <w:t xml:space="preserve"> people arriv</w:t>
      </w:r>
      <w:r w:rsidR="00C3401D">
        <w:t xml:space="preserve">ing at the event </w:t>
      </w:r>
      <w:r w:rsidR="00734DDC">
        <w:t xml:space="preserve">at different </w:t>
      </w:r>
      <w:r w:rsidR="00563ECF">
        <w:t>times</w:t>
      </w:r>
      <w:r w:rsidR="00734DDC">
        <w:t>, but leav</w:t>
      </w:r>
      <w:r w:rsidR="00C3401D">
        <w:t>ing</w:t>
      </w:r>
      <w:r w:rsidR="00734DDC">
        <w:t xml:space="preserve"> the </w:t>
      </w:r>
      <w:r w:rsidR="00C3401D">
        <w:t>event</w:t>
      </w:r>
      <w:r w:rsidR="00734DDC">
        <w:t xml:space="preserve"> at the same time, creating a more intense but less extensive disruption. </w:t>
      </w:r>
    </w:p>
    <w:p w14:paraId="33ED523C" w14:textId="77777777" w:rsidR="00622672" w:rsidRDefault="00622672" w:rsidP="00DE1C65">
      <w:pPr>
        <w:keepNext/>
        <w:spacing w:before="120" w:after="120"/>
        <w:jc w:val="both"/>
      </w:pPr>
      <w:commentRangeStart w:id="67"/>
      <w:commentRangeStart w:id="68"/>
      <w:commentRangeStart w:id="69"/>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commentRangeEnd w:id="67"/>
      <w:r w:rsidR="003A2D16">
        <w:rPr>
          <w:rStyle w:val="CommentReference"/>
        </w:rPr>
        <w:commentReference w:id="67"/>
      </w:r>
      <w:commentRangeEnd w:id="68"/>
      <w:r w:rsidR="002B155B">
        <w:rPr>
          <w:rStyle w:val="CommentReference"/>
        </w:rPr>
        <w:commentReference w:id="68"/>
      </w:r>
      <w:commentRangeEnd w:id="69"/>
      <w:r w:rsidR="00326DE8">
        <w:rPr>
          <w:rStyle w:val="CommentReference"/>
        </w:rPr>
        <w:commentReference w:id="69"/>
      </w:r>
    </w:p>
    <w:p w14:paraId="32789BA5" w14:textId="25765441" w:rsidR="00622672" w:rsidRDefault="00622672" w:rsidP="00DE1C65">
      <w:pPr>
        <w:spacing w:before="120" w:after="120"/>
        <w:jc w:val="both"/>
      </w:pPr>
      <w:bookmarkStart w:id="70" w:name="_Ref109225481"/>
      <w:r>
        <w:t xml:space="preserve">Figure </w:t>
      </w:r>
      <w:fldSimple w:instr=" SEQ Figure \* ARABIC ">
        <w:r w:rsidR="00C72453">
          <w:rPr>
            <w:noProof/>
          </w:rPr>
          <w:t>2</w:t>
        </w:r>
      </w:fldSimple>
      <w:bookmarkEnd w:id="70"/>
      <w:r>
        <w:t xml:space="preserve">: </w:t>
      </w:r>
      <w:r w:rsidR="00AC0647">
        <w:t xml:space="preserve">The </w:t>
      </w:r>
      <w:r>
        <w:t>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DE1C65">
      <w:pPr>
        <w:keepNext/>
        <w:spacing w:before="120" w:after="120"/>
        <w:jc w:val="both"/>
      </w:pPr>
      <w:r>
        <w:lastRenderedPageBreak/>
        <w:t xml:space="preserve"> </w:t>
      </w:r>
      <w:commentRangeStart w:id="71"/>
      <w:r w:rsidR="00B45F1E">
        <w:rPr>
          <w:noProof/>
        </w:rPr>
        <w:drawing>
          <wp:inline distT="0" distB="0" distL="0" distR="0" wp14:anchorId="33B9B551" wp14:editId="60F317D3">
            <wp:extent cx="5351765" cy="2378562"/>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58899" cy="2381733"/>
                    </a:xfrm>
                    <a:prstGeom prst="rect">
                      <a:avLst/>
                    </a:prstGeom>
                    <a:noFill/>
                    <a:ln>
                      <a:noFill/>
                    </a:ln>
                  </pic:spPr>
                </pic:pic>
              </a:graphicData>
            </a:graphic>
          </wp:inline>
        </w:drawing>
      </w:r>
      <w:commentRangeEnd w:id="71"/>
      <w:r w:rsidR="006F7B49">
        <w:rPr>
          <w:rStyle w:val="CommentReference"/>
        </w:rPr>
        <w:commentReference w:id="71"/>
      </w:r>
    </w:p>
    <w:p w14:paraId="21CB4B0F" w14:textId="64EBE460" w:rsidR="00251DF1" w:rsidRDefault="00B45F1E" w:rsidP="00DE1C65">
      <w:pPr>
        <w:spacing w:before="120" w:after="120"/>
        <w:jc w:val="both"/>
      </w:pPr>
      <w:bookmarkStart w:id="72" w:name="_Ref109295179"/>
      <w:r>
        <w:t xml:space="preserve">Figure </w:t>
      </w:r>
      <w:fldSimple w:instr=" SEQ Figure \* ARABIC ">
        <w:r w:rsidR="00C72453">
          <w:rPr>
            <w:noProof/>
          </w:rPr>
          <w:t>3</w:t>
        </w:r>
      </w:fldSimple>
      <w:bookmarkEnd w:id="72"/>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0F610CD6" w:rsidR="00A824B0" w:rsidRDefault="00F81ED4" w:rsidP="00DE1C65">
      <w:pPr>
        <w:spacing w:before="120" w:after="120"/>
        <w:ind w:firstLine="720"/>
        <w:jc w:val="both"/>
      </w:pPr>
      <w:r>
        <w:fldChar w:fldCharType="begin"/>
      </w:r>
      <w:r>
        <w:instrText xml:space="preserve"> REF _Ref109391520 \h </w:instrText>
      </w:r>
      <w:r w:rsidR="00A105C3">
        <w:instrText xml:space="preserve"> \* MERGEFORMAT </w:instrText>
      </w:r>
      <w:r>
        <w:fldChar w:fldCharType="separate"/>
      </w:r>
      <w:r w:rsidR="003A0DC2">
        <w:t>Figure 4</w:t>
      </w:r>
      <w:r>
        <w:fldChar w:fldCharType="end"/>
      </w:r>
      <w:r>
        <w:t xml:space="preserve"> visualizes </w:t>
      </w:r>
      <w:r w:rsidR="00C3401D" w:rsidRPr="00C3401D">
        <w:t xml:space="preserve">the spatial </w:t>
      </w:r>
      <w:r w:rsidR="00C3401D">
        <w:t xml:space="preserve">pattern </w:t>
      </w:r>
      <w:r w:rsidR="00C3401D" w:rsidRPr="00C3401D">
        <w:t>of unreliab</w:t>
      </w:r>
      <w:r w:rsidR="00C3401D">
        <w:t>le accessibility from the disruptive events</w:t>
      </w:r>
      <w:r w:rsidR="00C3401D" w:rsidRPr="00C3401D">
        <w:t>.</w:t>
      </w:r>
      <w:r w:rsidR="00C3401D">
        <w:t xml:space="preserve"> These maps show </w:t>
      </w:r>
      <w:r>
        <w:t>the unreliability value</w:t>
      </w:r>
      <w:r w:rsidR="00023709">
        <w:t xml:space="preserve"> </w:t>
      </w:r>
      <w:r w:rsidR="00665097">
        <w:t xml:space="preserve">at each stop </w:t>
      </w:r>
      <w:r w:rsidR="00E93B8E">
        <w:t xml:space="preserve">– </w:t>
      </w:r>
      <w:r w:rsidR="00023709">
        <w:t>i.e., the highest accessibility unreliability value during the game day</w:t>
      </w:r>
      <w:r w:rsidR="00E93B8E">
        <w:t xml:space="preserve"> –</w:t>
      </w:r>
      <w:r>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commentRangeStart w:id="73"/>
    <w:commentRangeStart w:id="74"/>
    <w:p w14:paraId="732F8E6E" w14:textId="6B024ADE" w:rsidR="00E93B8E" w:rsidRDefault="00E93B8E" w:rsidP="00DE1C65">
      <w:pPr>
        <w:spacing w:before="120" w:after="120"/>
        <w:ind w:firstLine="720"/>
        <w:jc w:val="both"/>
      </w:pPr>
      <w:r>
        <w:fldChar w:fldCharType="begin"/>
      </w:r>
      <w:r>
        <w:instrText xml:space="preserve"> REF _Ref109391520 \h  \* MERGEFORMAT </w:instrText>
      </w:r>
      <w:r>
        <w:fldChar w:fldCharType="separate"/>
      </w:r>
      <w:r>
        <w:t>Figure 4</w:t>
      </w:r>
      <w:r>
        <w:fldChar w:fldCharType="end"/>
      </w:r>
      <w:r>
        <w:t xml:space="preserve"> also presents the </w:t>
      </w:r>
      <w:commentRangeEnd w:id="73"/>
      <w:r w:rsidR="00A70427">
        <w:rPr>
          <w:rStyle w:val="CommentReference"/>
        </w:rPr>
        <w:commentReference w:id="73"/>
      </w:r>
      <w:commentRangeEnd w:id="74"/>
      <w:r w:rsidR="0042496A">
        <w:rPr>
          <w:rStyle w:val="CommentReference"/>
        </w:rPr>
        <w:commentReference w:id="74"/>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w:t>
      </w:r>
      <w:commentRangeStart w:id="75"/>
      <w:r w:rsidR="00B5119E">
        <w:t xml:space="preserve">Note that </w:t>
      </w:r>
      <w:r w:rsidR="00087C5A">
        <w:t xml:space="preserve">the before-game gaps’ pattern is much more heterogeneous than the after-game </w:t>
      </w:r>
      <w:r w:rsidR="001D3A08">
        <w:t>gaps. This</w:t>
      </w:r>
      <w:r w:rsidR="00057A77">
        <w:t xml:space="preserve"> </w:t>
      </w:r>
      <w:r w:rsidR="00C3401D">
        <w:t xml:space="preserve">is likely due to </w:t>
      </w:r>
      <w:r w:rsidR="00057A77">
        <w:t>incoming traffic before the game be</w:t>
      </w:r>
      <w:r w:rsidR="00C3401D">
        <w:t>ing</w:t>
      </w:r>
      <w:r w:rsidR="00057A77">
        <w:t xml:space="preserve"> more diverse and dispersed, while out</w:t>
      </w:r>
      <w:r w:rsidR="00C3401D">
        <w:t>going</w:t>
      </w:r>
      <w:r w:rsidR="00057A77">
        <w:t xml:space="preserve"> traffic after the game be</w:t>
      </w:r>
      <w:r w:rsidR="00C3401D">
        <w:t>ing</w:t>
      </w:r>
      <w:r w:rsidR="00057A77">
        <w:t xml:space="preserve"> more concentrated and intense. This is also consistent with our findings on </w:t>
      </w:r>
      <w:r w:rsidR="00057A77">
        <w:fldChar w:fldCharType="begin"/>
      </w:r>
      <w:r w:rsidR="00057A77">
        <w:instrText xml:space="preserve"> REF _Ref109225481 \h </w:instrText>
      </w:r>
      <w:r w:rsidR="00057A77">
        <w:fldChar w:fldCharType="separate"/>
      </w:r>
      <w:r w:rsidR="00057A77">
        <w:t xml:space="preserve">Figure </w:t>
      </w:r>
      <w:r w:rsidR="00057A77">
        <w:rPr>
          <w:noProof/>
        </w:rPr>
        <w:t>2</w:t>
      </w:r>
      <w:r w:rsidR="00057A77">
        <w:fldChar w:fldCharType="end"/>
      </w:r>
      <w:r w:rsidR="00057A77">
        <w:t xml:space="preserve"> above.</w:t>
      </w:r>
      <w:commentRangeEnd w:id="75"/>
      <w:r w:rsidR="00057A77">
        <w:rPr>
          <w:rStyle w:val="CommentReference"/>
        </w:rPr>
        <w:commentReference w:id="75"/>
      </w:r>
    </w:p>
    <w:p w14:paraId="6D87C6BA" w14:textId="35B71098" w:rsidR="003A0DC2" w:rsidRDefault="00057A77" w:rsidP="00DE1C65">
      <w:pPr>
        <w:keepNext/>
        <w:jc w:val="both"/>
      </w:pPr>
      <w:r>
        <w:rPr>
          <w:noProof/>
          <w:sz w:val="16"/>
          <w:szCs w:val="16"/>
        </w:rPr>
        <w:lastRenderedPageBreak/>
        <w:drawing>
          <wp:inline distT="0" distB="0" distL="0" distR="0" wp14:anchorId="4B046D63" wp14:editId="5F1ED579">
            <wp:extent cx="5486400" cy="54864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Start w:id="76"/>
      <w:commentRangeStart w:id="77"/>
      <w:commentRangeStart w:id="78"/>
      <w:commentRangeEnd w:id="76"/>
      <w:r w:rsidR="0021518A">
        <w:rPr>
          <w:rStyle w:val="CommentReference"/>
        </w:rPr>
        <w:commentReference w:id="76"/>
      </w:r>
      <w:commentRangeEnd w:id="77"/>
      <w:r w:rsidR="00603F62">
        <w:rPr>
          <w:rStyle w:val="CommentReference"/>
        </w:rPr>
        <w:commentReference w:id="77"/>
      </w:r>
      <w:commentRangeEnd w:id="78"/>
      <w:r>
        <w:rPr>
          <w:rStyle w:val="CommentReference"/>
        </w:rPr>
        <w:commentReference w:id="78"/>
      </w:r>
    </w:p>
    <w:p w14:paraId="0CDFCFF3" w14:textId="48A52445" w:rsidR="003A0DC2" w:rsidRDefault="003A0DC2" w:rsidP="00DE1C65">
      <w:pPr>
        <w:spacing w:before="120" w:after="120"/>
        <w:jc w:val="both"/>
      </w:pPr>
      <w:bookmarkStart w:id="79" w:name="_Ref109391520"/>
      <w:r>
        <w:t xml:space="preserve">Figure </w:t>
      </w:r>
      <w:fldSimple w:instr=" SEQ Figure \* ARABIC ">
        <w:r>
          <w:rPr>
            <w:noProof/>
          </w:rPr>
          <w:t>4</w:t>
        </w:r>
      </w:fldSimple>
      <w:bookmarkEnd w:id="79"/>
      <w:r>
        <w:t xml:space="preserve">: </w:t>
      </w:r>
      <w:r w:rsidR="00C70743">
        <w:t>Before</w:t>
      </w:r>
      <w:r>
        <w:t>-game and after-game peaks’ unreliability value and hour</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03F1D862"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53B805B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DE1C65">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w:t>
      </w:r>
      <w:commentRangeStart w:id="80"/>
      <w:commentRangeStart w:id="81"/>
      <w:r w:rsidR="000379F8">
        <w:t>observe major change</w:t>
      </w:r>
      <w:commentRangeEnd w:id="80"/>
      <w:r w:rsidR="001830C9">
        <w:rPr>
          <w:rStyle w:val="CommentReference"/>
        </w:rPr>
        <w:commentReference w:id="80"/>
      </w:r>
      <w:commentRangeEnd w:id="81"/>
      <w:r w:rsidR="0042496A">
        <w:rPr>
          <w:rStyle w:val="CommentReference"/>
        </w:rPr>
        <w:commentReference w:id="81"/>
      </w:r>
      <w:r w:rsidR="000379F8">
        <w:t xml:space="preserv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77777777" w:rsidR="001B61E8" w:rsidRDefault="001B61E8" w:rsidP="00DE1C65">
      <w:pPr>
        <w:keepNext/>
        <w:widowControl w:val="0"/>
        <w:autoSpaceDE w:val="0"/>
        <w:autoSpaceDN w:val="0"/>
        <w:adjustRightInd w:val="0"/>
        <w:spacing w:line="240" w:lineRule="auto"/>
        <w:ind w:left="480" w:hanging="480"/>
        <w:jc w:val="both"/>
      </w:pPr>
      <w:commentRangeStart w:id="82"/>
      <w:commentRangeStart w:id="83"/>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commentRangeEnd w:id="82"/>
      <w:r w:rsidR="007C5522">
        <w:rPr>
          <w:rStyle w:val="CommentReference"/>
        </w:rPr>
        <w:commentReference w:id="82"/>
      </w:r>
      <w:commentRangeEnd w:id="83"/>
      <w:r w:rsidR="0042496A">
        <w:rPr>
          <w:rStyle w:val="CommentReference"/>
        </w:rPr>
        <w:commentReference w:id="83"/>
      </w:r>
    </w:p>
    <w:p w14:paraId="30325076" w14:textId="7870A328" w:rsidR="003C6D91" w:rsidRDefault="001B61E8" w:rsidP="00DE1C65">
      <w:pPr>
        <w:spacing w:before="120" w:after="120"/>
        <w:jc w:val="both"/>
      </w:pPr>
      <w:bookmarkStart w:id="84" w:name="_Ref109663539"/>
      <w:r>
        <w:t xml:space="preserve">Figure </w:t>
      </w:r>
      <w:fldSimple w:instr=" SEQ Figure \* ARABIC ">
        <w:r w:rsidR="00C72453">
          <w:t>5</w:t>
        </w:r>
      </w:fldSimple>
      <w:bookmarkEnd w:id="84"/>
      <w:r>
        <w:t>: Temporal pattern of accessibility and unreliability</w:t>
      </w:r>
    </w:p>
    <w:p w14:paraId="0EAE3933" w14:textId="0AB4EE0A" w:rsidR="00A57AC3" w:rsidRDefault="00357321" w:rsidP="00DE1C65">
      <w:pPr>
        <w:spacing w:before="120" w:after="120"/>
        <w:jc w:val="both"/>
      </w:pPr>
      <w:r>
        <w:tab/>
        <w:t>COVID</w:t>
      </w:r>
      <w:r w:rsidR="00E2772D">
        <w:t>-19</w:t>
      </w:r>
      <w:r>
        <w:t xml:space="preserve">’s </w:t>
      </w:r>
      <w:r>
        <w:t xml:space="preserve">impacts </w:t>
      </w:r>
      <w:r w:rsidR="008D373B">
        <w:t xml:space="preserve">on </w:t>
      </w:r>
      <w:r w:rsidR="007434C8">
        <w:t>realizable</w:t>
      </w:r>
      <w:r w:rsidR="007434C8">
        <w:t xml:space="preserve"> </w:t>
      </w:r>
      <w:r w:rsidR="00811C58">
        <w:t xml:space="preserve">accessibility </w:t>
      </w:r>
      <w:r>
        <w:t xml:space="preserve">are also spatially heterogeneous. </w:t>
      </w:r>
      <w:r>
        <w:fldChar w:fldCharType="begin"/>
      </w:r>
      <w:r>
        <w:instrText xml:space="preserve"> REF _Ref109734152 \h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w:t>
      </w:r>
      <w:r w:rsidR="00811C58">
        <w:lastRenderedPageBreak/>
        <w:t>The r</w:t>
      </w:r>
      <w:r w:rsidR="00C77C78">
        <w:t>ed color means more system performance</w:t>
      </w:r>
      <w:r w:rsidR="00BB63A7">
        <w:t xml:space="preserve"> loss</w:t>
      </w:r>
      <w:r w:rsidR="00C77C78">
        <w:t>,</w:t>
      </w:r>
      <w:r w:rsidR="00BB63A7">
        <w:t xml:space="preserve"> and </w:t>
      </w:r>
      <w:r w:rsidR="00811C58">
        <w:t xml:space="preserve">the </w:t>
      </w:r>
      <w:r w:rsidR="00BB63A7">
        <w:t xml:space="preserve">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8B15159" w:rsidR="00C72453" w:rsidRDefault="00E030B6" w:rsidP="00DE1C65">
      <w:pPr>
        <w:keepNext/>
        <w:widowControl w:val="0"/>
        <w:autoSpaceDE w:val="0"/>
        <w:autoSpaceDN w:val="0"/>
        <w:adjustRightInd w:val="0"/>
        <w:spacing w:line="240" w:lineRule="auto"/>
        <w:ind w:left="480" w:hanging="480"/>
        <w:jc w:val="both"/>
      </w:pPr>
      <w:commentRangeStart w:id="85"/>
      <w:commentRangeStart w:id="86"/>
      <w:commentRangeStart w:id="87"/>
      <w:commentRangeEnd w:id="85"/>
      <w:r>
        <w:rPr>
          <w:rStyle w:val="CommentReference"/>
        </w:rPr>
        <w:commentReference w:id="85"/>
      </w:r>
      <w:commentRangeEnd w:id="86"/>
      <w:r w:rsidR="005E4E6E">
        <w:rPr>
          <w:rStyle w:val="CommentReference"/>
        </w:rPr>
        <w:commentReference w:id="86"/>
      </w:r>
      <w:commentRangeEnd w:id="87"/>
      <w:r w:rsidR="005E4E6E">
        <w:rPr>
          <w:rStyle w:val="CommentReference"/>
        </w:rPr>
        <w:commentReference w:id="87"/>
      </w:r>
      <w:r w:rsidR="005E4E6E">
        <w:rPr>
          <w:noProof/>
        </w:rPr>
        <w:drawing>
          <wp:inline distT="0" distB="0" distL="0" distR="0" wp14:anchorId="158A8965" wp14:editId="5ED81133">
            <wp:extent cx="5486400" cy="2743200"/>
            <wp:effectExtent l="0" t="0" r="0"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5DF6648D" w:rsidR="0012321F" w:rsidRDefault="00C72453" w:rsidP="00DE1C65">
      <w:pPr>
        <w:spacing w:before="120" w:after="120"/>
        <w:jc w:val="both"/>
      </w:pPr>
      <w:bookmarkStart w:id="88" w:name="_Ref109734152"/>
      <w:r>
        <w:t xml:space="preserve">Figure </w:t>
      </w:r>
      <w:fldSimple w:instr=" SEQ Figure \* ARABIC ">
        <w:r>
          <w:t>6</w:t>
        </w:r>
      </w:fldSimple>
      <w:bookmarkEnd w:id="88"/>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D5DDD9E" w:rsidR="00413309" w:rsidRDefault="007154DD" w:rsidP="00DE1C65">
      <w:pPr>
        <w:spacing w:before="120" w:after="120"/>
        <w:jc w:val="both"/>
      </w:pPr>
      <w:r>
        <w:t>Public transit systems are facing</w:t>
      </w:r>
      <w:r w:rsidR="00EF4C32">
        <w:t xml:space="preserve"> higher risks of system </w:t>
      </w:r>
      <w:r w:rsidR="00811C58">
        <w:t xml:space="preserve">degradation and </w:t>
      </w:r>
      <w:commentRangeStart w:id="89"/>
      <w:commentRangeStart w:id="90"/>
      <w:r w:rsidR="00EF4C32">
        <w:t>failure</w:t>
      </w:r>
      <w:r w:rsidR="00811C58">
        <w:t>s</w:t>
      </w:r>
      <w:r w:rsidR="00EF4C32">
        <w:t xml:space="preserve"> </w:t>
      </w:r>
      <w:commentRangeEnd w:id="89"/>
      <w:r w:rsidR="00E030B6">
        <w:rPr>
          <w:rStyle w:val="CommentReference"/>
        </w:rPr>
        <w:commentReference w:id="89"/>
      </w:r>
      <w:commentRangeEnd w:id="90"/>
      <w:r w:rsidR="00811C58">
        <w:rPr>
          <w:rStyle w:val="CommentReference"/>
        </w:rPr>
        <w:commentReference w:id="90"/>
      </w:r>
      <w:r w:rsidR="00EF4C32">
        <w:t xml:space="preserve">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7434C8">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811C58">
        <w:t>Our</w:t>
      </w:r>
      <w:r w:rsidR="007A6672">
        <w:t xml:space="preserv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w:t>
      </w:r>
      <w:r w:rsidR="00FF75E5">
        <w:t>in realizable</w:t>
      </w:r>
      <w:r w:rsidR="007A6672">
        <w:t xml:space="preserve"> accessibility</w:t>
      </w:r>
      <w:r w:rsidR="000E2B49">
        <w:t xml:space="preserve"> </w:t>
      </w:r>
      <w:r w:rsidR="007A6672">
        <w:t>and accessibility reliability</w:t>
      </w:r>
      <w:r w:rsidR="000E2B49">
        <w:t xml:space="preserve"> </w:t>
      </w:r>
      <w:r w:rsidR="00811C58">
        <w:t xml:space="preserve">before, </w:t>
      </w:r>
      <w:r w:rsidR="008D57BE">
        <w:t>during a</w:t>
      </w:r>
      <w:r w:rsidR="00811C58">
        <w:t>nd after</w:t>
      </w:r>
      <w:r w:rsidR="008D57BE">
        <w:t xml:space="preserve"> disruptive event</w:t>
      </w:r>
      <w:r w:rsidR="00811C58">
        <w:t>s</w:t>
      </w:r>
      <w:r w:rsidR="008D57BE">
        <w:t xml:space="preserve">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1E27A07B"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as two contradicting forces, created a</w:t>
      </w:r>
      <w:r w:rsidR="00FD38FF">
        <w:t xml:space="preserve">n intricate </w:t>
      </w:r>
      <w:r w:rsidR="00BF513C">
        <w:t xml:space="preserve">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59CB417A"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th</w:t>
      </w:r>
      <w:r w:rsidR="00FD38FF">
        <w:t xml:space="preserve">eir </w:t>
      </w:r>
      <w:r w:rsidR="005B4CD3">
        <w:t>effective</w:t>
      </w:r>
      <w:r w:rsidR="00FD38FF">
        <w:t>ness</w:t>
      </w:r>
      <w:r w:rsidR="005B4CD3">
        <w:t xml:space="preserve"> for</w:t>
      </w:r>
      <w:r w:rsidR="00C050D0">
        <w:t xml:space="preserve"> both </w:t>
      </w:r>
      <w:r w:rsidR="00FD38FF">
        <w:t xml:space="preserve">measuring </w:t>
      </w:r>
      <w:r w:rsidR="00C050D0">
        <w:t>short- and long-term disruption</w:t>
      </w:r>
      <w:r w:rsidR="003C0BFD">
        <w:t>s</w:t>
      </w:r>
      <w:r w:rsidR="00C050D0">
        <w:t xml:space="preserve"> with high spatial and temporal resolution.</w:t>
      </w:r>
      <w:r>
        <w:t xml:space="preserve"> </w:t>
      </w:r>
      <w:r w:rsidR="005B4CD3">
        <w:t xml:space="preserve">Consequently, </w:t>
      </w:r>
      <w:r w:rsidR="00FD38FF">
        <w:t xml:space="preserve">we suggest that </w:t>
      </w:r>
      <w:r w:rsidR="005B4CD3">
        <w:t xml:space="preserve">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patterns of large social events’ impacts on public transit accessibility and reliability</w:t>
      </w:r>
      <w:r w:rsidR="00685488">
        <w:t xml:space="preserve">. </w:t>
      </w:r>
      <w:r w:rsidR="00FD38FF">
        <w:t>T</w:t>
      </w:r>
      <w:r w:rsidR="00685488">
        <w:t>ransit authorities can plan and broadcast rerouting in advance</w:t>
      </w:r>
      <w:r w:rsidR="00CA4CEB">
        <w:t xml:space="preserve"> </w:t>
      </w:r>
      <w:commentRangeStart w:id="91"/>
      <w:r w:rsidR="005B4CD3">
        <w:t xml:space="preserve">in </w:t>
      </w:r>
      <w:r w:rsidR="00BB2B03">
        <w:t>acknowledgement</w:t>
      </w:r>
      <w:r w:rsidR="005B4CD3">
        <w:t xml:space="preserve"> </w:t>
      </w:r>
      <w:commentRangeEnd w:id="91"/>
      <w:r w:rsidR="005B4CD3">
        <w:rPr>
          <w:rStyle w:val="CommentReference"/>
        </w:rPr>
        <w:commentReference w:id="91"/>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410F66E5"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 xml:space="preserve">the disruptive events; there can be other </w:t>
      </w:r>
      <w:r w:rsidR="00FD38FF">
        <w:t xml:space="preserve">confounding </w:t>
      </w:r>
      <w:r w:rsidR="00716702">
        <w:t>factors</w:t>
      </w:r>
      <w:r w:rsidR="00417A69">
        <w:t>.</w:t>
      </w:r>
      <w:r w:rsidR="0024018F">
        <w:t xml:space="preserve"> </w:t>
      </w:r>
      <w:commentRangeStart w:id="92"/>
      <w:commentRangeStart w:id="93"/>
      <w:r w:rsidR="00FE39B4">
        <w:t>Second, we do not address the implications of the disruptions on social equity and individual experience</w:t>
      </w:r>
      <w:commentRangeEnd w:id="92"/>
      <w:r w:rsidR="00730E2E">
        <w:rPr>
          <w:rStyle w:val="CommentReference"/>
        </w:rPr>
        <w:commentReference w:id="92"/>
      </w:r>
      <w:commentRangeEnd w:id="93"/>
      <w:r w:rsidR="00FD38FF">
        <w:rPr>
          <w:rStyle w:val="CommentReference"/>
        </w:rPr>
        <w:commentReference w:id="93"/>
      </w:r>
      <w:r w:rsidR="00FE39B4">
        <w:t xml:space="preserve">. </w:t>
      </w:r>
      <w:r w:rsidR="000B236E">
        <w:t xml:space="preserve">Third, </w:t>
      </w:r>
      <w:r w:rsidR="00FD38FF">
        <w:t xml:space="preserve">our study </w:t>
      </w:r>
      <w:r w:rsidR="000B236E">
        <w:t>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D38FF">
        <w:t xml:space="preserve">Our study is also limited to one community.  Our </w:t>
      </w:r>
      <w:r w:rsidR="00FE39B4">
        <w:t>method</w:t>
      </w:r>
      <w:r w:rsidR="00FD38FF">
        <w:t>s</w:t>
      </w:r>
      <w:r w:rsidR="00FE39B4">
        <w:t xml:space="preserve"> </w:t>
      </w:r>
      <w:r w:rsidR="00FD38FF">
        <w:t>should</w:t>
      </w:r>
      <w:r w:rsidR="00FE39B4">
        <w:t xml:space="preserve"> be applied to </w:t>
      </w:r>
      <w:r w:rsidR="00730E2E">
        <w:t xml:space="preserve">other </w:t>
      </w:r>
      <w:r w:rsidR="00FE39B4">
        <w:t>c</w:t>
      </w:r>
      <w:r w:rsidR="00FD38FF">
        <w:t>ommunities</w:t>
      </w:r>
      <w:r w:rsidR="00FE39B4">
        <w:t xml:space="preserve"> with </w:t>
      </w:r>
      <w:r w:rsidR="00FD38FF">
        <w:t xml:space="preserve">available </w:t>
      </w:r>
      <w:r w:rsidR="00FE39B4">
        <w:t>real-time and schedule GTFS data. We would like to see more case studies on accessibility reliability in different settings in the future.</w:t>
      </w:r>
      <w:r w:rsidR="000B236E">
        <w:t xml:space="preserve"> </w:t>
      </w:r>
    </w:p>
    <w:p w14:paraId="7F9F1067" w14:textId="77777777" w:rsidR="006D10B0" w:rsidRDefault="006D10B0" w:rsidP="00DE1C65">
      <w:pPr>
        <w:spacing w:before="120" w:after="120"/>
        <w:jc w:val="both"/>
      </w:pPr>
    </w:p>
    <w:p w14:paraId="11F9DF81" w14:textId="77777777" w:rsidR="00E2772D" w:rsidRDefault="00E2772D" w:rsidP="00DE1C65">
      <w:pPr>
        <w:widowControl w:val="0"/>
        <w:autoSpaceDE w:val="0"/>
        <w:autoSpaceDN w:val="0"/>
        <w:adjustRightInd w:val="0"/>
        <w:spacing w:line="240" w:lineRule="auto"/>
        <w:ind w:left="480" w:hanging="480"/>
        <w:jc w:val="both"/>
      </w:pPr>
    </w:p>
    <w:p w14:paraId="2B51F7F7" w14:textId="77777777" w:rsidR="00C51BAB" w:rsidRDefault="00C51BAB" w:rsidP="00DE1C65">
      <w:pPr>
        <w:widowControl w:val="0"/>
        <w:autoSpaceDE w:val="0"/>
        <w:autoSpaceDN w:val="0"/>
        <w:adjustRightInd w:val="0"/>
        <w:spacing w:line="240" w:lineRule="auto"/>
        <w:ind w:left="480" w:hanging="48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lastRenderedPageBreak/>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lastRenderedPageBreak/>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fldChar w:fldCharType="end"/>
      </w:r>
    </w:p>
    <w:sectPr w:rsidR="00C31F2E" w:rsidRPr="00796F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2-07-27T11:21:00Z" w:initials="LL">
    <w:p w14:paraId="704A94E6" w14:textId="77777777" w:rsidR="00F35E5A" w:rsidRDefault="00EB5D0B">
      <w:pPr>
        <w:pStyle w:val="CommentText"/>
      </w:pPr>
      <w:r>
        <w:rPr>
          <w:rStyle w:val="CommentReference"/>
        </w:rPr>
        <w:annotationRef/>
      </w:r>
      <w:r w:rsidR="00F35E5A">
        <w:t>I want to keep accessibilyt as a separate measure here because reliabiltiy alone does not really represent the whole picture.</w:t>
      </w:r>
    </w:p>
    <w:p w14:paraId="783F4113" w14:textId="77777777" w:rsidR="00F35E5A" w:rsidRDefault="00F35E5A">
      <w:pPr>
        <w:pStyle w:val="CommentText"/>
      </w:pPr>
    </w:p>
    <w:p w14:paraId="2AD568BE" w14:textId="77777777" w:rsidR="00F35E5A" w:rsidRDefault="00F35E5A" w:rsidP="0027717B">
      <w:pPr>
        <w:pStyle w:val="CommentText"/>
      </w:pPr>
      <w:r>
        <w:t>In that sense, we are looking at resilience by mesuring the changes of both accessibilty and reliabiltiy</w:t>
      </w:r>
    </w:p>
  </w:comment>
  <w:comment w:id="1" w:author="Luyu Liu" w:date="2022-07-27T11:22:00Z" w:initials="LL">
    <w:p w14:paraId="4AD51693" w14:textId="77777777" w:rsidR="004F182E" w:rsidRDefault="00EB5D0B">
      <w:pPr>
        <w:pStyle w:val="CommentText"/>
      </w:pPr>
      <w:r>
        <w:rPr>
          <w:rStyle w:val="CommentReference"/>
        </w:rPr>
        <w:annotationRef/>
      </w:r>
      <w:r w:rsidR="004F182E">
        <w:t xml:space="preserve">You are free to change the title. It's not good honestly. </w:t>
      </w:r>
    </w:p>
    <w:p w14:paraId="6BCFF33F" w14:textId="77777777" w:rsidR="004F182E" w:rsidRDefault="004F182E">
      <w:pPr>
        <w:pStyle w:val="CommentText"/>
      </w:pPr>
    </w:p>
    <w:p w14:paraId="5BE79D47" w14:textId="77777777" w:rsidR="004F182E" w:rsidRDefault="004F182E" w:rsidP="00260A73">
      <w:pPr>
        <w:pStyle w:val="CommentText"/>
      </w:pPr>
      <w:r>
        <w:t>We can focus on resilience (performance's change due to disruption) or reliability (the performance itself, and then tallk about disruption as an example ). I am doing the second option, but the first one is not bad too. But the logic of the paper will change accordingly, because it determines the topic of the paper.</w:t>
      </w:r>
    </w:p>
  </w:comment>
  <w:comment w:id="2" w:author="Adam Porr" w:date="2022-07-29T10:01:00Z" w:initials="AP">
    <w:p w14:paraId="48D9A2F0" w14:textId="77777777" w:rsidR="00351788" w:rsidRDefault="0041637A">
      <w:pPr>
        <w:pStyle w:val="CommentText"/>
      </w:pPr>
      <w:r>
        <w:rPr>
          <w:rStyle w:val="CommentReference"/>
        </w:rPr>
        <w:annotationRef/>
      </w:r>
      <w:r w:rsidR="00351788">
        <w:t xml:space="preserve">This is tough.  I like all of the words except "on the Ability of" .  What about: </w:t>
      </w:r>
    </w:p>
    <w:p w14:paraId="604CA687" w14:textId="77777777" w:rsidR="00351788" w:rsidRDefault="00351788">
      <w:pPr>
        <w:pStyle w:val="CommentText"/>
      </w:pPr>
    </w:p>
    <w:p w14:paraId="779D84F9" w14:textId="77777777" w:rsidR="00351788" w:rsidRDefault="00351788">
      <w:pPr>
        <w:pStyle w:val="CommentText"/>
      </w:pPr>
      <w:r>
        <w:t>"How Disruptions Impact the Delivery of Reliable Accessibility by Public Transit Systems."</w:t>
      </w:r>
    </w:p>
    <w:p w14:paraId="71032EED" w14:textId="77777777" w:rsidR="00351788" w:rsidRDefault="00351788">
      <w:pPr>
        <w:pStyle w:val="CommentText"/>
      </w:pPr>
    </w:p>
    <w:p w14:paraId="222C3EA6" w14:textId="77777777" w:rsidR="00351788" w:rsidRDefault="00351788">
      <w:pPr>
        <w:pStyle w:val="CommentText"/>
      </w:pPr>
      <w:r>
        <w:t>Or</w:t>
      </w:r>
    </w:p>
    <w:p w14:paraId="166C2639" w14:textId="77777777" w:rsidR="00351788" w:rsidRDefault="00351788">
      <w:pPr>
        <w:pStyle w:val="CommentText"/>
      </w:pPr>
    </w:p>
    <w:p w14:paraId="4E0309DC" w14:textId="77777777" w:rsidR="00351788" w:rsidRDefault="00351788">
      <w:pPr>
        <w:pStyle w:val="CommentText"/>
      </w:pPr>
      <w:r>
        <w:t>"The Impact of Disruptions on the Delivery of Reliable Accessibility by Public Transit Systems"</w:t>
      </w:r>
    </w:p>
    <w:p w14:paraId="659E1CC1" w14:textId="77777777" w:rsidR="00351788" w:rsidRDefault="00351788">
      <w:pPr>
        <w:pStyle w:val="CommentText"/>
      </w:pPr>
    </w:p>
    <w:p w14:paraId="7DC1FE2A" w14:textId="77777777" w:rsidR="00351788" w:rsidRDefault="00351788">
      <w:pPr>
        <w:pStyle w:val="CommentText"/>
      </w:pPr>
      <w:r>
        <w:t>Or, if reliable accessibility isn't something that can be delivered, then perhaps:</w:t>
      </w:r>
    </w:p>
    <w:p w14:paraId="16407A3C" w14:textId="77777777" w:rsidR="00351788" w:rsidRDefault="00351788">
      <w:pPr>
        <w:pStyle w:val="CommentText"/>
      </w:pPr>
    </w:p>
    <w:p w14:paraId="57583B33" w14:textId="77777777" w:rsidR="00351788" w:rsidRDefault="00351788" w:rsidP="0012268E">
      <w:pPr>
        <w:pStyle w:val="CommentText"/>
      </w:pPr>
      <w:r>
        <w:t>"How Disruptions Impact the Assurance of Reliable Accessibility by Public Transit Systems."</w:t>
      </w:r>
    </w:p>
  </w:comment>
  <w:comment w:id="3" w:author="Luyu Liu" w:date="2022-07-30T13:39:00Z" w:initials="LL">
    <w:p w14:paraId="29A1188C" w14:textId="77777777" w:rsidR="00DA1305" w:rsidRDefault="00DA1305" w:rsidP="007537F8">
      <w:pPr>
        <w:pStyle w:val="CommentText"/>
      </w:pPr>
      <w:r>
        <w:rPr>
          <w:rStyle w:val="CommentReference"/>
        </w:rPr>
        <w:annotationRef/>
      </w:r>
      <w:r>
        <w:t>I agree with Adam. The second seems most appropriate.</w:t>
      </w:r>
    </w:p>
  </w:comment>
  <w:comment w:id="4" w:author="Luyu Liu" w:date="2022-07-30T19:13:00Z" w:initials="LL">
    <w:p w14:paraId="0AE53BBC" w14:textId="77777777" w:rsidR="00B50E26" w:rsidRDefault="00B50E26" w:rsidP="007E51D8">
      <w:pPr>
        <w:pStyle w:val="CommentText"/>
      </w:pPr>
      <w:r>
        <w:rPr>
          <w:rStyle w:val="CommentReference"/>
        </w:rPr>
        <w:annotationRef/>
      </w:r>
      <w:r>
        <w:t xml:space="preserve">But on a second thought, "delivery" seems very weird. And I really want to add reliability to the title since that's the focus of the paper. </w:t>
      </w:r>
    </w:p>
  </w:comment>
  <w:comment w:id="5" w:author="Luyu Liu" w:date="2022-07-30T19:15:00Z" w:initials="LL">
    <w:p w14:paraId="2FD0ECD0" w14:textId="77777777" w:rsidR="00B342D6" w:rsidRDefault="00B342D6" w:rsidP="00607B29">
      <w:pPr>
        <w:pStyle w:val="CommentText"/>
      </w:pPr>
      <w:r>
        <w:rPr>
          <w:rStyle w:val="CommentReference"/>
        </w:rPr>
        <w:annotationRef/>
      </w:r>
      <w:r>
        <w:t>Measuring the Impacts of Disruptions on the Reliability of Public Transit Accessibility ? But this sounds like we only care about reliabiliyt but not accessibliyt itself (or maybe not?). How to add accessibility too?</w:t>
      </w:r>
    </w:p>
  </w:comment>
  <w:comment w:id="6" w:author="Miller, Harvey" w:date="2022-07-28T09:55:00Z" w:initials="MH">
    <w:p w14:paraId="70AD697A" w14:textId="1A47EB6B" w:rsidR="00CC515B" w:rsidRDefault="00CC515B">
      <w:pPr>
        <w:pStyle w:val="CommentText"/>
      </w:pPr>
      <w:r>
        <w:rPr>
          <w:rStyle w:val="CommentReference"/>
        </w:rPr>
        <w:annotationRef/>
      </w:r>
      <w:r>
        <w:t xml:space="preserve">I think you should be corresponding author. A year from now you are standing on your own. Get used to i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d use it to build your career.</w:t>
      </w:r>
    </w:p>
  </w:comment>
  <w:comment w:id="7" w:author="Luyu Liu" w:date="2022-07-27T17:09:00Z" w:initials="LL">
    <w:p w14:paraId="421D4FAF" w14:textId="77777777" w:rsidR="00D523B0" w:rsidRDefault="00D523B0" w:rsidP="007903E1">
      <w:pPr>
        <w:pStyle w:val="CommentText"/>
      </w:pPr>
      <w:r>
        <w:rPr>
          <w:rStyle w:val="CommentReference"/>
        </w:rPr>
        <w:annotationRef/>
      </w:r>
      <w:r>
        <w:t xml:space="preserve">I intentionally did not add an abstract </w:t>
      </w:r>
    </w:p>
  </w:comment>
  <w:comment w:id="8" w:author="Miller, Harvey" w:date="2022-07-28T11:15:00Z" w:initials="MH">
    <w:p w14:paraId="0A942562" w14:textId="77777777" w:rsidR="00DF1900" w:rsidRDefault="00DF1900" w:rsidP="00DF1900">
      <w:pPr>
        <w:pStyle w:val="CommentText"/>
      </w:pPr>
      <w:r>
        <w:rPr>
          <w:rStyle w:val="CommentReference"/>
        </w:rPr>
        <w:annotationRef/>
      </w:r>
      <w:r>
        <w:t>Insert a STP reference or two here</w:t>
      </w:r>
    </w:p>
  </w:comment>
  <w:comment w:id="9" w:author="Miller, Harvey" w:date="2022-07-28T09:40:00Z" w:initials="MH">
    <w:p w14:paraId="66EDA83C" w14:textId="6927215E" w:rsidR="00315850" w:rsidRDefault="00315850">
      <w:pPr>
        <w:pStyle w:val="CommentText"/>
      </w:pPr>
      <w:r>
        <w:rPr>
          <w:rStyle w:val="CommentReference"/>
        </w:rPr>
        <w:annotationRef/>
      </w:r>
      <w:r>
        <w:t>Huh? Huh? Not bad, eh?  I have a PhD you know – from Ohio State!</w:t>
      </w:r>
    </w:p>
  </w:comment>
  <w:comment w:id="10" w:author="Adam Porr" w:date="2022-07-29T10:10:00Z" w:initials="AP">
    <w:p w14:paraId="589AF079" w14:textId="77777777" w:rsidR="00CA16D5" w:rsidRDefault="00351788" w:rsidP="00000E12">
      <w:pPr>
        <w:pStyle w:val="CommentText"/>
      </w:pPr>
      <w:r>
        <w:rPr>
          <w:rStyle w:val="CommentReference"/>
        </w:rPr>
        <w:annotationRef/>
      </w:r>
      <w:r w:rsidR="00CA16D5">
        <w:t>Is there consensus about this?  Maybe it should be "a primary indicator", or perhaps "a rider's primary indicator".</w:t>
      </w:r>
    </w:p>
  </w:comment>
  <w:comment w:id="11" w:author="Adam Porr" w:date="2022-07-29T14:59:00Z" w:initials="AP">
    <w:p w14:paraId="32D57383" w14:textId="77777777" w:rsidR="00DF3CAB" w:rsidRDefault="00DF3CAB" w:rsidP="006E4651">
      <w:pPr>
        <w:pStyle w:val="CommentText"/>
      </w:pPr>
      <w:r>
        <w:rPr>
          <w:rStyle w:val="CommentReference"/>
        </w:rPr>
        <w:annotationRef/>
      </w:r>
      <w:r>
        <w:t>How so?  Maybe include some examples?  Not sure what you had in mind, but perhaps some of the following:  permanent route changes or schedule changes (move from the previous sentence), road/bridge closures, reduced vehicle capacity (due to social distancing), scarcity of vehicle fuel.</w:t>
      </w:r>
    </w:p>
  </w:comment>
  <w:comment w:id="12" w:author="Miller, Harvey" w:date="2022-08-01T09:26:00Z" w:initials="MH">
    <w:p w14:paraId="0F198353" w14:textId="45CD03DE" w:rsidR="009B4D7F" w:rsidRDefault="009B4D7F">
      <w:pPr>
        <w:pStyle w:val="CommentText"/>
      </w:pPr>
      <w:r>
        <w:rPr>
          <w:rStyle w:val="CommentReference"/>
        </w:rPr>
        <w:annotationRef/>
      </w:r>
      <w:r>
        <w:t>See edits</w:t>
      </w:r>
    </w:p>
  </w:comment>
  <w:comment w:id="13" w:author="Miller, Harvey" w:date="2022-08-01T09:26:00Z" w:initials="MH">
    <w:p w14:paraId="59546807" w14:textId="1627B9B3" w:rsidR="009B4D7F" w:rsidRDefault="009B4D7F">
      <w:pPr>
        <w:pStyle w:val="CommentText"/>
      </w:pPr>
      <w:r>
        <w:rPr>
          <w:rStyle w:val="CommentReference"/>
        </w:rPr>
        <w:annotationRef/>
      </w:r>
    </w:p>
  </w:comment>
  <w:comment w:id="14" w:author="Miller, Harvey" w:date="2022-07-28T11:13:00Z" w:initials="MH">
    <w:p w14:paraId="3EE92728" w14:textId="605C5B9A" w:rsidR="003807D4" w:rsidRDefault="003807D4">
      <w:pPr>
        <w:pStyle w:val="CommentText"/>
      </w:pPr>
      <w:r>
        <w:rPr>
          <w:rStyle w:val="CommentReference"/>
        </w:rPr>
        <w:annotationRef/>
      </w:r>
      <w:r>
        <w:t>For some reason</w:t>
      </w:r>
      <w:r w:rsidR="0031225A">
        <w:t xml:space="preserve"> in English its “research on” and “study of” Don’t ask me why. </w:t>
      </w:r>
    </w:p>
  </w:comment>
  <w:comment w:id="15" w:author="Luyu Liu" w:date="2022-07-28T22:39:00Z" w:initials="LL">
    <w:p w14:paraId="0A35972B" w14:textId="77777777" w:rsidR="004126F4" w:rsidRDefault="004126F4" w:rsidP="00196190">
      <w:pPr>
        <w:pStyle w:val="CommentText"/>
      </w:pPr>
      <w:r>
        <w:rPr>
          <w:rStyle w:val="CommentReference"/>
        </w:rPr>
        <w:annotationRef/>
      </w:r>
      <w:r>
        <w:t>Well language consistency is not really our thing too...</w:t>
      </w:r>
    </w:p>
  </w:comment>
  <w:comment w:id="16" w:author="Adam Porr" w:date="2022-07-29T10:08:00Z" w:initials="AP">
    <w:p w14:paraId="13338DF1" w14:textId="77777777" w:rsidR="00351788" w:rsidRDefault="00351788" w:rsidP="00380DF9">
      <w:pPr>
        <w:pStyle w:val="CommentText"/>
      </w:pPr>
      <w:r>
        <w:rPr>
          <w:rStyle w:val="CommentReference"/>
        </w:rPr>
        <w:annotationRef/>
      </w:r>
      <w:r>
        <w:t>I'm coming to learn that consistency is perhaps even worse in Spanish…</w:t>
      </w:r>
    </w:p>
  </w:comment>
  <w:comment w:id="17" w:author="Miller, Harvey" w:date="2022-07-28T11:15:00Z" w:initials="MH">
    <w:p w14:paraId="6B708126" w14:textId="61F0C284" w:rsidR="00B31AD2" w:rsidRDefault="00B31AD2">
      <w:pPr>
        <w:pStyle w:val="CommentText"/>
      </w:pPr>
      <w:r>
        <w:rPr>
          <w:rStyle w:val="CommentReference"/>
        </w:rPr>
        <w:annotationRef/>
      </w:r>
      <w:r>
        <w:t>Insert a STP reference or two here</w:t>
      </w:r>
    </w:p>
  </w:comment>
  <w:comment w:id="18" w:author="Adam Porr" w:date="2022-07-29T15:18:00Z" w:initials="AP">
    <w:p w14:paraId="24F3C8BA" w14:textId="77777777" w:rsidR="004D2F98" w:rsidRDefault="004D2F98" w:rsidP="00EF7E64">
      <w:pPr>
        <w:pStyle w:val="CommentText"/>
      </w:pPr>
      <w:r>
        <w:rPr>
          <w:rStyle w:val="CommentReference"/>
        </w:rPr>
        <w:annotationRef/>
      </w:r>
      <w:r>
        <w:t>I think some elaboration might be required about why this is significant for realizable real-time accessibility, or perhaps how other accessibility measures fail to acknowledge this.</w:t>
      </w:r>
    </w:p>
  </w:comment>
  <w:comment w:id="19" w:author="Miller, Harvey" w:date="2022-07-28T11:27:00Z" w:initials="MH">
    <w:p w14:paraId="2A744C66" w14:textId="64242772" w:rsidR="00551E1F" w:rsidRDefault="00551E1F">
      <w:pPr>
        <w:pStyle w:val="CommentText"/>
      </w:pPr>
      <w:r>
        <w:rPr>
          <w:rStyle w:val="CommentReference"/>
        </w:rPr>
        <w:annotationRef/>
      </w:r>
      <w:r>
        <w:t>Stop doing this</w:t>
      </w:r>
      <w:r w:rsidR="005C0496">
        <w:t xml:space="preserve"> – one sentence paragraphs.</w:t>
      </w:r>
      <w:r w:rsidR="00883F5E">
        <w:t xml:space="preserve"> Give an overview</w:t>
      </w:r>
      <w:r w:rsidR="00AD6BED">
        <w:t xml:space="preserve"> of the major subsections in anoth</w:t>
      </w:r>
      <w:r w:rsidR="000464EB">
        <w:t xml:space="preserve">er sentence or two. </w:t>
      </w:r>
    </w:p>
  </w:comment>
  <w:comment w:id="20" w:author="Luyu Liu" w:date="2022-07-28T22:15:00Z" w:initials="LL">
    <w:p w14:paraId="050889A1" w14:textId="77777777" w:rsidR="00B51B62" w:rsidRDefault="00B51B62" w:rsidP="00CB5140">
      <w:pPr>
        <w:pStyle w:val="CommentText"/>
      </w:pPr>
      <w:r>
        <w:rPr>
          <w:rStyle w:val="CommentReference"/>
        </w:rPr>
        <w:annotationRef/>
      </w:r>
      <w:r>
        <w:t xml:space="preserve">Oops, forgot it. It's a placeholder. </w:t>
      </w:r>
    </w:p>
  </w:comment>
  <w:comment w:id="22" w:author="Miller, Harvey" w:date="2022-07-28T11:36:00Z" w:initials="MH">
    <w:p w14:paraId="32F7E0F3" w14:textId="1FE63768" w:rsidR="0040357C" w:rsidRDefault="0040357C">
      <w:pPr>
        <w:pStyle w:val="CommentText"/>
      </w:pPr>
      <w:r>
        <w:rPr>
          <w:rStyle w:val="CommentReference"/>
        </w:rPr>
        <w:annotationRef/>
      </w:r>
      <w:r>
        <w:t>UK English: transport</w:t>
      </w:r>
    </w:p>
    <w:p w14:paraId="5A0C4043" w14:textId="77777777" w:rsidR="0040357C" w:rsidRDefault="0040357C">
      <w:pPr>
        <w:pStyle w:val="CommentText"/>
      </w:pPr>
      <w:r>
        <w:t xml:space="preserve">‘Merica </w:t>
      </w:r>
      <w:r w:rsidR="000E7367">
        <w:t>English: transportation</w:t>
      </w:r>
    </w:p>
    <w:p w14:paraId="097F88DB" w14:textId="33A38278" w:rsidR="000E7367" w:rsidRDefault="000E7367">
      <w:pPr>
        <w:pStyle w:val="CommentText"/>
      </w:pPr>
      <w:r>
        <w:t>Don’t ask me why. It just is.</w:t>
      </w:r>
    </w:p>
  </w:comment>
  <w:comment w:id="23" w:author="Luyu Liu" w:date="2022-07-28T22:02:00Z" w:initials="LL">
    <w:p w14:paraId="246E2525" w14:textId="77777777" w:rsidR="00D87633" w:rsidRDefault="00D87633" w:rsidP="00AF083A">
      <w:pPr>
        <w:pStyle w:val="CommentText"/>
      </w:pPr>
      <w:r>
        <w:rPr>
          <w:rStyle w:val="CommentReference"/>
        </w:rPr>
        <w:annotationRef/>
      </w:r>
      <w:r>
        <w:t>Really cannot learn these things from anywhere else</w:t>
      </w:r>
    </w:p>
  </w:comment>
  <w:comment w:id="21" w:author="Miller, Harvey" w:date="2022-07-28T11:40:00Z" w:initials="MH">
    <w:p w14:paraId="67638A8A" w14:textId="27EC5CB5" w:rsidR="00F7209D" w:rsidRDefault="00F7209D">
      <w:pPr>
        <w:pStyle w:val="CommentText"/>
      </w:pPr>
      <w:r>
        <w:rPr>
          <w:rStyle w:val="CommentReference"/>
        </w:rPr>
        <w:annotationRef/>
      </w:r>
      <w:r>
        <w:t>Excellent</w:t>
      </w:r>
    </w:p>
  </w:comment>
  <w:comment w:id="24" w:author="Miller, Harvey" w:date="2022-07-28T12:39:00Z" w:initials="MH">
    <w:p w14:paraId="28E2C239" w14:textId="0F2A8309" w:rsidR="00367862" w:rsidRDefault="00367862">
      <w:pPr>
        <w:pStyle w:val="CommentText"/>
      </w:pPr>
      <w:r>
        <w:rPr>
          <w:rStyle w:val="CommentReference"/>
        </w:rPr>
        <w:annotationRef/>
      </w:r>
      <w:r>
        <w:t>Reference to real-time bus info paper</w:t>
      </w:r>
    </w:p>
  </w:comment>
  <w:comment w:id="25" w:author="Miller, Harvey" w:date="2022-07-28T12:41:00Z" w:initials="MH">
    <w:p w14:paraId="56F9E06A" w14:textId="5E28634F" w:rsidR="00F91F2F" w:rsidRDefault="00F91F2F">
      <w:pPr>
        <w:pStyle w:val="CommentText"/>
      </w:pPr>
      <w:r>
        <w:rPr>
          <w:rStyle w:val="CommentReference"/>
        </w:rPr>
        <w:annotationRef/>
      </w:r>
      <w:r>
        <w:t xml:space="preserve">I like delivered rather than experienced since we are not doing any behavior research. </w:t>
      </w:r>
    </w:p>
  </w:comment>
  <w:comment w:id="26" w:author="Miller, Harvey" w:date="2022-07-28T12:56:00Z" w:initials="MH">
    <w:p w14:paraId="3E95BA0A" w14:textId="763F78A5" w:rsidR="00ED1E62" w:rsidRDefault="00ED1E62">
      <w:pPr>
        <w:pStyle w:val="CommentText"/>
      </w:pPr>
      <w:r>
        <w:rPr>
          <w:rStyle w:val="CommentReference"/>
        </w:rPr>
        <w:annotationRef/>
      </w:r>
      <w:r>
        <w:t xml:space="preserve">Not </w:t>
      </w:r>
      <w:r w:rsidR="007838D5">
        <w:t>published yet</w:t>
      </w:r>
    </w:p>
  </w:comment>
  <w:comment w:id="27" w:author="Luyu Liu" w:date="2022-07-28T22:09:00Z" w:initials="LL">
    <w:p w14:paraId="1A9DC765" w14:textId="77777777" w:rsidR="00AD719B" w:rsidRDefault="00AD719B" w:rsidP="00A141B9">
      <w:pPr>
        <w:pStyle w:val="CommentText"/>
      </w:pPr>
      <w:r>
        <w:rPr>
          <w:rStyle w:val="CommentReference"/>
        </w:rPr>
        <w:annotationRef/>
      </w:r>
      <w:r>
        <w:t>It's a preprint so borderline okay?</w:t>
      </w:r>
    </w:p>
  </w:comment>
  <w:comment w:id="28" w:author="Miller, Harvey" w:date="2022-08-01T09:35:00Z" w:initials="MH">
    <w:p w14:paraId="4A04CE0A" w14:textId="12804D6C" w:rsidR="005C2241" w:rsidRDefault="005C2241">
      <w:pPr>
        <w:pStyle w:val="CommentText"/>
      </w:pPr>
      <w:r>
        <w:rPr>
          <w:rStyle w:val="CommentReference"/>
        </w:rPr>
        <w:annotationRef/>
      </w:r>
      <w:r>
        <w:t>I guess. But I am nervous until it is officially published.</w:t>
      </w:r>
    </w:p>
  </w:comment>
  <w:comment w:id="29" w:author="Miller, Harvey" w:date="2022-08-01T09:36:00Z" w:initials="MH">
    <w:p w14:paraId="15F65BA4" w14:textId="272657C7" w:rsidR="005C2241" w:rsidRDefault="005C2241">
      <w:pPr>
        <w:pStyle w:val="CommentText"/>
      </w:pPr>
      <w:r>
        <w:rPr>
          <w:rStyle w:val="CommentReference"/>
        </w:rPr>
        <w:annotationRef/>
      </w:r>
    </w:p>
  </w:comment>
  <w:comment w:id="30" w:author="Miller, Harvey" w:date="2022-07-28T13:09:00Z" w:initials="MH">
    <w:p w14:paraId="6B31C744" w14:textId="10E85E6F" w:rsidR="006B1248" w:rsidRDefault="006B1248">
      <w:pPr>
        <w:pStyle w:val="CommentText"/>
      </w:pPr>
      <w:r>
        <w:rPr>
          <w:rStyle w:val="CommentReference"/>
        </w:rPr>
        <w:annotationRef/>
      </w:r>
      <w:r>
        <w:t>STP reference</w:t>
      </w:r>
    </w:p>
  </w:comment>
  <w:comment w:id="31" w:author="Adam Porr" w:date="2022-07-29T15:56:00Z" w:initials="AP">
    <w:p w14:paraId="52A4BE11" w14:textId="77777777" w:rsidR="00AD6726" w:rsidRDefault="00AD6726" w:rsidP="00DA6B56">
      <w:pPr>
        <w:pStyle w:val="CommentText"/>
      </w:pPr>
      <w:r>
        <w:rPr>
          <w:rStyle w:val="CommentReference"/>
        </w:rPr>
        <w:annotationRef/>
      </w:r>
      <w:r>
        <w:t>Based on equation 2, shouldn't this say "given a start time?"  The STP should include the set of all time budgets, right?</w:t>
      </w:r>
    </w:p>
  </w:comment>
  <w:comment w:id="33" w:author="Adam Porr" w:date="2022-07-29T15:59:00Z" w:initials="AP">
    <w:p w14:paraId="3B375EF6" w14:textId="77777777" w:rsidR="009D7FD4" w:rsidRDefault="009D7FD4" w:rsidP="006A0732">
      <w:pPr>
        <w:pStyle w:val="CommentText"/>
      </w:pPr>
      <w:r>
        <w:rPr>
          <w:rStyle w:val="CommentReference"/>
        </w:rPr>
        <w:annotationRef/>
      </w:r>
      <w:r>
        <w:t>This notation is confusing to me.  It suggests that S\{i\phi} is a set, but above you suggest that it is a scalar value (i.e. the number of reachable stops).  If it is a scalar, then maybe the sigma should be placed outside the set braces?  I probably missed my chance to argue this point when we submitted our previous paper!</w:t>
      </w:r>
    </w:p>
  </w:comment>
  <w:comment w:id="32" w:author="Luyu Liu" w:date="2022-07-30T13:51:00Z" w:initials="LL">
    <w:p w14:paraId="030B24AB" w14:textId="77777777" w:rsidR="006A496F" w:rsidRDefault="00384EAB">
      <w:pPr>
        <w:pStyle w:val="CommentText"/>
      </w:pPr>
      <w:r>
        <w:rPr>
          <w:rStyle w:val="CommentReference"/>
        </w:rPr>
        <w:annotationRef/>
      </w:r>
      <w:r w:rsidR="006A496F">
        <w:t xml:space="preserve">\sum{...} is a number, i.e., the number of accessible stops in for stopi, time budget \tau, and timestamp \phi, which can also be called an implicit PPA. </w:t>
      </w:r>
    </w:p>
    <w:p w14:paraId="5D8A6D71" w14:textId="77777777" w:rsidR="006A496F" w:rsidRDefault="006A496F">
      <w:pPr>
        <w:pStyle w:val="CommentText"/>
      </w:pPr>
      <w:r>
        <w:t>It is calcualated by adding the decision variable together, hence the sigma.</w:t>
      </w:r>
    </w:p>
    <w:p w14:paraId="2295602C" w14:textId="77777777" w:rsidR="006A496F" w:rsidRDefault="006A496F">
      <w:pPr>
        <w:pStyle w:val="CommentText"/>
      </w:pPr>
    </w:p>
    <w:p w14:paraId="4996DBBA" w14:textId="77777777" w:rsidR="006A496F" w:rsidRDefault="006A496F" w:rsidP="007715B3">
      <w:pPr>
        <w:pStyle w:val="CommentText"/>
      </w:pPr>
      <w:r>
        <w:t>S\{i\phi} is the collection of said PPAs, which can be regarded as a STP which have multiple PPAs depending on the time budgets. Collection is not an aggregation process. They are just existing along with each other.</w:t>
      </w:r>
    </w:p>
  </w:comment>
  <w:comment w:id="36" w:author="Adam Porr" w:date="2022-07-29T15:47:00Z" w:initials="AP">
    <w:p w14:paraId="5071EF22" w14:textId="5E9EB1B3" w:rsidR="00D61D7A" w:rsidRDefault="00D61D7A" w:rsidP="00A953D8">
      <w:pPr>
        <w:pStyle w:val="CommentText"/>
      </w:pPr>
      <w:r>
        <w:rPr>
          <w:rStyle w:val="CommentReference"/>
        </w:rPr>
        <w:annotationRef/>
      </w:r>
      <w:r>
        <w:t>Should this be S_{i\phi} to match equation (2)?</w:t>
      </w:r>
    </w:p>
  </w:comment>
  <w:comment w:id="37" w:author="Luyu Liu" w:date="2022-07-30T13:47:00Z" w:initials="LL">
    <w:p w14:paraId="34EC8214" w14:textId="77777777" w:rsidR="00AD08E5" w:rsidRDefault="00AD08E5" w:rsidP="000761C5">
      <w:pPr>
        <w:pStyle w:val="CommentText"/>
      </w:pPr>
      <w:r>
        <w:rPr>
          <w:rStyle w:val="CommentReference"/>
        </w:rPr>
        <w:annotationRef/>
      </w:r>
      <w:r>
        <w:t>Good catch!</w:t>
      </w:r>
    </w:p>
  </w:comment>
  <w:comment w:id="38" w:author="Miller, Harvey" w:date="2022-07-28T13:19:00Z" w:initials="MH">
    <w:p w14:paraId="7BF6DE76" w14:textId="5600D802" w:rsidR="000C2F6F" w:rsidRDefault="000C2F6F">
      <w:pPr>
        <w:pStyle w:val="CommentText"/>
      </w:pPr>
      <w:r>
        <w:rPr>
          <w:rStyle w:val="CommentReference"/>
        </w:rPr>
        <w:annotationRef/>
      </w:r>
      <w:r>
        <w:t>What?</w:t>
      </w:r>
    </w:p>
  </w:comment>
  <w:comment w:id="39" w:author="Adam Porr" w:date="2022-07-29T16:03:00Z" w:initials="AP">
    <w:p w14:paraId="03D02761" w14:textId="77777777" w:rsidR="009D7FD4" w:rsidRDefault="009D7FD4" w:rsidP="007F2E47">
      <w:pPr>
        <w:pStyle w:val="CommentText"/>
      </w:pPr>
      <w:r>
        <w:rPr>
          <w:rStyle w:val="CommentReference"/>
        </w:rPr>
        <w:annotationRef/>
      </w:r>
      <w:r>
        <w:t>Agree.  This requires clarification.  Are my edits on the right track?</w:t>
      </w:r>
    </w:p>
  </w:comment>
  <w:comment w:id="40" w:author="Luyu Liu" w:date="2022-07-30T14:00:00Z" w:initials="LL">
    <w:p w14:paraId="759B302F" w14:textId="77777777" w:rsidR="00A4536F" w:rsidRDefault="00A4536F" w:rsidP="009E0751">
      <w:pPr>
        <w:pStyle w:val="CommentText"/>
      </w:pPr>
      <w:r>
        <w:rPr>
          <w:rStyle w:val="CommentReference"/>
        </w:rPr>
        <w:annotationRef/>
      </w:r>
      <w:r>
        <w:t>No that's beyond the schedule/real-time thing. It's the dynamic and time-dependent nature of transit network. I add an example and some elaborations.</w:t>
      </w:r>
    </w:p>
  </w:comment>
  <w:comment w:id="41" w:author="Adam Porr" w:date="2022-07-29T16:12:00Z" w:initials="AP">
    <w:p w14:paraId="671B2712" w14:textId="6CB86B7F" w:rsidR="00492F07" w:rsidRDefault="00492F07" w:rsidP="00B2378C">
      <w:pPr>
        <w:pStyle w:val="CommentText"/>
      </w:pPr>
      <w:r>
        <w:rPr>
          <w:rStyle w:val="CommentReference"/>
        </w:rPr>
        <w:annotationRef/>
      </w:r>
      <w:r>
        <w:t>What about vehicles on different routes, i.e, the potential for missed connections.</w:t>
      </w:r>
    </w:p>
  </w:comment>
  <w:comment w:id="42" w:author="Luyu Liu" w:date="2022-07-30T16:14:00Z" w:initials="LL">
    <w:p w14:paraId="0AD0AC22" w14:textId="77777777" w:rsidR="00062C92" w:rsidRDefault="00062C92" w:rsidP="00EA3B6D">
      <w:pPr>
        <w:pStyle w:val="CommentText"/>
      </w:pPr>
      <w:r>
        <w:rPr>
          <w:rStyle w:val="CommentReference"/>
        </w:rPr>
        <w:annotationRef/>
      </w:r>
      <w:r>
        <w:t>I did not consider different routes as most routes have different shape.</w:t>
      </w:r>
    </w:p>
  </w:comment>
  <w:comment w:id="43" w:author="Miller, Harvey" w:date="2022-07-28T13:28:00Z" w:initials="MH">
    <w:p w14:paraId="3E368B4B" w14:textId="7F2B3AB7" w:rsidR="00F838F0" w:rsidRDefault="00F838F0">
      <w:pPr>
        <w:pStyle w:val="CommentText"/>
      </w:pPr>
      <w:r>
        <w:rPr>
          <w:rStyle w:val="CommentReference"/>
        </w:rPr>
        <w:annotationRef/>
      </w:r>
      <w:r>
        <w:t xml:space="preserve">Keep it </w:t>
      </w:r>
      <w:r w:rsidR="00BF2BAA">
        <w:t>conceptual</w:t>
      </w:r>
      <w:r>
        <w:t xml:space="preserve"> here; </w:t>
      </w:r>
      <w:r w:rsidR="00BF2BAA">
        <w:t>talk about normalized measures below.</w:t>
      </w:r>
    </w:p>
  </w:comment>
  <w:comment w:id="44" w:author="Adam Porr" w:date="2022-07-29T16:18:00Z" w:initials="AP">
    <w:p w14:paraId="18DC3D07" w14:textId="77777777" w:rsidR="00B13E85" w:rsidRDefault="00B13E85" w:rsidP="00BD38CB">
      <w:pPr>
        <w:pStyle w:val="CommentText"/>
      </w:pPr>
      <w:r>
        <w:rPr>
          <w:rStyle w:val="CommentReference"/>
        </w:rPr>
        <w:annotationRef/>
      </w:r>
      <w:r>
        <w:t>Simulate the plan?</w:t>
      </w:r>
    </w:p>
  </w:comment>
  <w:comment w:id="45" w:author="Luyu Liu" w:date="2022-07-30T16:15:00Z" w:initials="LL">
    <w:p w14:paraId="5378A260" w14:textId="77777777" w:rsidR="00062C92" w:rsidRDefault="00062C92" w:rsidP="009C071C">
      <w:pPr>
        <w:pStyle w:val="CommentText"/>
      </w:pPr>
      <w:r>
        <w:rPr>
          <w:rStyle w:val="CommentReference"/>
        </w:rPr>
        <w:annotationRef/>
      </w:r>
      <w:r>
        <w:t>Implement, as in execute the plan after making the plan</w:t>
      </w:r>
    </w:p>
  </w:comment>
  <w:comment w:id="48" w:author="Adam Porr" w:date="2022-07-29T16:27:00Z" w:initials="AP">
    <w:p w14:paraId="3E47298F" w14:textId="726C99F7" w:rsidR="007F0E1E" w:rsidRDefault="007F0E1E" w:rsidP="00305A13">
      <w:pPr>
        <w:pStyle w:val="CommentText"/>
      </w:pPr>
      <w:r>
        <w:rPr>
          <w:rStyle w:val="CommentReference"/>
        </w:rPr>
        <w:annotationRef/>
      </w:r>
      <w:r>
        <w:t>How are the values accumulated for all \tau?  Should there be a sum or product operator?</w:t>
      </w:r>
    </w:p>
  </w:comment>
  <w:comment w:id="46" w:author="Luyu Liu" w:date="2022-07-30T14:13:00Z" w:initials="LL">
    <w:p w14:paraId="45CCCAD9" w14:textId="77777777" w:rsidR="006B3E00" w:rsidRDefault="006B3E00" w:rsidP="00FF0362">
      <w:pPr>
        <w:pStyle w:val="CommentText"/>
      </w:pPr>
      <w:r>
        <w:rPr>
          <w:rStyle w:val="CommentReference"/>
        </w:rPr>
        <w:annotationRef/>
      </w:r>
      <w:r>
        <w:t xml:space="preserve">It's a collection, so they are not accumulated or aggregated. They are just enumerated in the collection. </w:t>
      </w:r>
    </w:p>
  </w:comment>
  <w:comment w:id="47" w:author="Luyu Liu" w:date="2022-07-30T14:13:00Z" w:initials="LL">
    <w:p w14:paraId="65B6FEE9" w14:textId="77777777" w:rsidR="006B3E00" w:rsidRDefault="006B3E00" w:rsidP="00DD542D">
      <w:pPr>
        <w:pStyle w:val="CommentText"/>
      </w:pPr>
      <w:r>
        <w:rPr>
          <w:rStyle w:val="CommentReference"/>
        </w:rPr>
        <w:annotationRef/>
      </w:r>
      <w:r>
        <w:t>This is the same idea with the collection of PPAs in formula 2</w:t>
      </w:r>
    </w:p>
  </w:comment>
  <w:comment w:id="51" w:author="Adam Porr" w:date="2022-07-29T16:20:00Z" w:initials="AP">
    <w:p w14:paraId="28A2AA54" w14:textId="1B8EE6D1" w:rsidR="00891381" w:rsidRDefault="00891381" w:rsidP="00397ACE">
      <w:pPr>
        <w:pStyle w:val="CommentText"/>
      </w:pPr>
      <w:r>
        <w:rPr>
          <w:rStyle w:val="CommentReference"/>
        </w:rPr>
        <w:annotationRef/>
      </w:r>
      <w:r>
        <w:t>No equation is provided for realizable STP.  Do we need to provide one?</w:t>
      </w:r>
    </w:p>
  </w:comment>
  <w:comment w:id="52" w:author="Luyu Liu" w:date="2022-07-30T14:06:00Z" w:initials="LL">
    <w:p w14:paraId="72A730A1" w14:textId="77777777" w:rsidR="0051408E" w:rsidRDefault="0051408E" w:rsidP="00B13418">
      <w:pPr>
        <w:pStyle w:val="CommentText"/>
      </w:pPr>
      <w:r>
        <w:rPr>
          <w:rStyle w:val="CommentReference"/>
        </w:rPr>
        <w:annotationRef/>
      </w:r>
      <w:r>
        <w:t>It's the same one but with different travel time. But you are right. I mention it later.</w:t>
      </w:r>
    </w:p>
  </w:comment>
  <w:comment w:id="53" w:author="Adam Porr" w:date="2022-07-29T16:30:00Z" w:initials="AP">
    <w:p w14:paraId="390F9D55" w14:textId="45137F75" w:rsidR="007F0E1E" w:rsidRDefault="007F0E1E" w:rsidP="0060034B">
      <w:pPr>
        <w:pStyle w:val="CommentText"/>
      </w:pPr>
      <w:r>
        <w:rPr>
          <w:rStyle w:val="CommentReference"/>
        </w:rPr>
        <w:annotationRef/>
      </w:r>
      <w:r>
        <w:t>So robustness is unitless (i.e., it is a ratio) and recoverability is measured in temporal units?</w:t>
      </w:r>
    </w:p>
  </w:comment>
  <w:comment w:id="54" w:author="Luyu Liu" w:date="2022-07-30T14:15:00Z" w:initials="LL">
    <w:p w14:paraId="6C54C741" w14:textId="77777777" w:rsidR="00C47342" w:rsidRDefault="00C47342" w:rsidP="00E15E92">
      <w:pPr>
        <w:pStyle w:val="CommentText"/>
      </w:pPr>
      <w:r>
        <w:rPr>
          <w:rStyle w:val="CommentReference"/>
        </w:rPr>
        <w:annotationRef/>
      </w:r>
      <w:r>
        <w:t xml:space="preserve">Yes, that's the idea. </w:t>
      </w:r>
    </w:p>
  </w:comment>
  <w:comment w:id="55" w:author="Adam Porr" w:date="2022-07-30T08:26:00Z" w:initials="AP">
    <w:p w14:paraId="717A1B97" w14:textId="2CF056D9" w:rsidR="00F425EB" w:rsidRDefault="00F425EB" w:rsidP="00665C5D">
      <w:pPr>
        <w:pStyle w:val="CommentText"/>
      </w:pPr>
      <w:r>
        <w:rPr>
          <w:rStyle w:val="CommentReference"/>
        </w:rPr>
        <w:annotationRef/>
      </w:r>
      <w:r>
        <w:t>I suggest using AM/PM or 24-hour times, but not a mix of the two.</w:t>
      </w:r>
    </w:p>
  </w:comment>
  <w:comment w:id="56" w:author="Luyu Liu" w:date="2022-07-30T14:17:00Z" w:initials="LL">
    <w:p w14:paraId="72208F51" w14:textId="77777777" w:rsidR="0083519C" w:rsidRDefault="0083519C" w:rsidP="00E8168E">
      <w:pPr>
        <w:pStyle w:val="CommentText"/>
      </w:pPr>
      <w:r>
        <w:rPr>
          <w:rStyle w:val="CommentReference"/>
        </w:rPr>
        <w:annotationRef/>
      </w:r>
      <w:r>
        <w:t>I think I will stick with am/pm since that's the system I am using in most of my visualizations. I do not want to change it again.</w:t>
      </w:r>
    </w:p>
  </w:comment>
  <w:comment w:id="57" w:author="Miller, Harvey" w:date="2022-08-01T09:44:00Z" w:initials="MH">
    <w:p w14:paraId="748E87F5" w14:textId="697396AB" w:rsidR="0028121F" w:rsidRDefault="0028121F">
      <w:pPr>
        <w:pStyle w:val="CommentText"/>
      </w:pPr>
      <w:r>
        <w:rPr>
          <w:rStyle w:val="CommentReference"/>
        </w:rPr>
        <w:annotationRef/>
      </w:r>
      <w:r>
        <w:t>Then change it in the text to be consistent</w:t>
      </w:r>
    </w:p>
  </w:comment>
  <w:comment w:id="58" w:author="Miller, Harvey" w:date="2022-08-01T09:44:00Z" w:initials="MH">
    <w:p w14:paraId="5F01E164" w14:textId="6630938A" w:rsidR="0028121F" w:rsidRDefault="0028121F">
      <w:pPr>
        <w:pStyle w:val="CommentText"/>
      </w:pPr>
      <w:r>
        <w:rPr>
          <w:rStyle w:val="CommentReference"/>
        </w:rPr>
        <w:annotationRef/>
      </w:r>
    </w:p>
  </w:comment>
  <w:comment w:id="60" w:author="Adam Porr" w:date="2022-07-30T08:46:00Z" w:initials="AP">
    <w:p w14:paraId="61B3775D" w14:textId="70BBDCB4" w:rsidR="004844B6" w:rsidRDefault="004844B6" w:rsidP="00672E9F">
      <w:pPr>
        <w:pStyle w:val="CommentText"/>
      </w:pPr>
      <w:r>
        <w:rPr>
          <w:rStyle w:val="CommentReference"/>
        </w:rPr>
        <w:annotationRef/>
      </w:r>
      <w:r>
        <w:t>Just a style preference.  Feel free to ignore.  Is it a typical convention to start the caption with a lowercase word?</w:t>
      </w:r>
    </w:p>
  </w:comment>
  <w:comment w:id="61" w:author="Luyu Liu" w:date="2022-07-30T16:16:00Z" w:initials="LL">
    <w:p w14:paraId="14BA0B55" w14:textId="77777777" w:rsidR="00062C92" w:rsidRDefault="00062C92" w:rsidP="007E529A">
      <w:pPr>
        <w:pStyle w:val="CommentText"/>
      </w:pPr>
      <w:r>
        <w:rPr>
          <w:rStyle w:val="CommentReference"/>
        </w:rPr>
        <w:annotationRef/>
      </w:r>
      <w:r>
        <w:t>You are probably right</w:t>
      </w:r>
    </w:p>
  </w:comment>
  <w:comment w:id="62" w:author="Adam Porr" w:date="2022-07-30T08:35:00Z" w:initials="AP">
    <w:p w14:paraId="11DA1D60" w14:textId="7EB49D2B" w:rsidR="00AC0647" w:rsidRDefault="00AC0647" w:rsidP="006B2DA5">
      <w:pPr>
        <w:pStyle w:val="CommentText"/>
      </w:pPr>
      <w:r>
        <w:rPr>
          <w:rStyle w:val="CommentReference"/>
        </w:rPr>
        <w:annotationRef/>
      </w:r>
      <w:r>
        <w:t>Probably not enough time to include in this paper, but it would be interesting to see an indication of the dispersion on these charts (perhaps error bars).  Is the variation of unreliability greater near the peaks than at other times of day?</w:t>
      </w:r>
    </w:p>
  </w:comment>
  <w:comment w:id="63" w:author="Luyu Liu" w:date="2022-07-30T16:19:00Z" w:initials="LL">
    <w:p w14:paraId="30EDC000" w14:textId="77777777" w:rsidR="00062C92" w:rsidRDefault="00062C92" w:rsidP="008B049B">
      <w:pPr>
        <w:pStyle w:val="CommentText"/>
      </w:pPr>
      <w:r>
        <w:rPr>
          <w:rStyle w:val="CommentReference"/>
        </w:rPr>
        <w:annotationRef/>
      </w:r>
      <w:r>
        <w:t xml:space="preserve">You are right, we should add something like that. </w:t>
      </w:r>
    </w:p>
  </w:comment>
  <w:comment w:id="64" w:author="Miller, Harvey" w:date="2022-08-01T09:44:00Z" w:initials="MH">
    <w:p w14:paraId="70AEC4D4" w14:textId="72D8CDCA" w:rsidR="0028121F" w:rsidRDefault="0028121F">
      <w:pPr>
        <w:pStyle w:val="CommentText"/>
      </w:pPr>
      <w:r>
        <w:rPr>
          <w:rStyle w:val="CommentReference"/>
        </w:rPr>
        <w:annotationRef/>
      </w:r>
      <w:r>
        <w:t>Yes, good comment, Adam.</w:t>
      </w:r>
    </w:p>
  </w:comment>
  <w:comment w:id="65" w:author="Adam Porr" w:date="2022-07-30T08:56:00Z" w:initials="AP">
    <w:p w14:paraId="20261A93" w14:textId="07B4AF21" w:rsidR="005B4F3D" w:rsidRDefault="005B4F3D" w:rsidP="006E3B1D">
      <w:pPr>
        <w:pStyle w:val="CommentText"/>
      </w:pPr>
      <w:r>
        <w:rPr>
          <w:rStyle w:val="CommentReference"/>
        </w:rPr>
        <w:annotationRef/>
      </w:r>
      <w:r>
        <w:t>Shouldn't the recovery period be longer than this?  Shouldn't it include the period during the rise from normal levels to the pre-game peak and the fall from the post-game peak back to normal levels?  I suspect the answer is yes, but that we don't have enough data to determine what are "normal" levels.  If this is true, consider including an explanation about why we are using the more limited definition for recoverability.</w:t>
      </w:r>
    </w:p>
  </w:comment>
  <w:comment w:id="66" w:author="Luyu Liu" w:date="2022-07-30T14:21:00Z" w:initials="LL">
    <w:p w14:paraId="4898ED2B" w14:textId="77777777" w:rsidR="006C7A65" w:rsidRDefault="006C7A65" w:rsidP="00A813A8">
      <w:pPr>
        <w:pStyle w:val="CommentText"/>
      </w:pPr>
      <w:r>
        <w:rPr>
          <w:rStyle w:val="CommentReference"/>
        </w:rPr>
        <w:annotationRef/>
      </w:r>
      <w:r>
        <w:t>Yes, you are right. I add something here to explain thiis</w:t>
      </w:r>
    </w:p>
  </w:comment>
  <w:comment w:id="67" w:author="Adam Porr" w:date="2022-07-30T08:40:00Z" w:initials="AP">
    <w:p w14:paraId="67DEAFDE" w14:textId="6323BC8A" w:rsidR="004844B6" w:rsidRDefault="003A2D16" w:rsidP="00A3529F">
      <w:pPr>
        <w:pStyle w:val="CommentText"/>
      </w:pPr>
      <w:r>
        <w:rPr>
          <w:rStyle w:val="CommentReference"/>
        </w:rPr>
        <w:annotationRef/>
      </w:r>
      <w:r w:rsidR="004844B6">
        <w:t>Use of lines here suggests a continuous variable, however the data is not continuous. Consider using a discrete representation, perhaps a set of four points for each date.  Or maybe two thick vertical line segments, one connecting the before game peak to the start time and one connecting the end time to the after game peak.  I think you could do the latter using stacked bar charts and some Excel formatting trickery as described at this URL.  If you like the idea, send me the data and I'll try to implement it for you.  https://www.lifewire.com/make-box-and-whisker-plot-in-excel-4691227</w:t>
      </w:r>
    </w:p>
  </w:comment>
  <w:comment w:id="68" w:author="Luyu Liu" w:date="2022-07-30T19:12:00Z" w:initials="LL">
    <w:p w14:paraId="66C00008" w14:textId="77777777" w:rsidR="002B155B" w:rsidRDefault="002B155B" w:rsidP="00FD37E4">
      <w:pPr>
        <w:pStyle w:val="CommentText"/>
      </w:pPr>
      <w:r>
        <w:rPr>
          <w:rStyle w:val="CommentReference"/>
        </w:rPr>
        <w:annotationRef/>
      </w:r>
      <w:r>
        <w:t>Well, it’s "kinda" continuous, because they are same values for different days right? I want to emphasize two things: 1) the consistency of the relatinoship; 2) the size of the gaps for every day. These two can not be easily visualized by other form of visualizations.</w:t>
      </w:r>
    </w:p>
  </w:comment>
  <w:comment w:id="69" w:author="Miller, Harvey" w:date="2022-08-01T09:47:00Z" w:initials="MH">
    <w:p w14:paraId="4D025EC0" w14:textId="607AA99E" w:rsidR="00326DE8" w:rsidRDefault="00326DE8">
      <w:pPr>
        <w:pStyle w:val="CommentText"/>
      </w:pPr>
      <w:r>
        <w:rPr>
          <w:rStyle w:val="CommentReference"/>
        </w:rPr>
        <w:annotationRef/>
      </w:r>
      <w:r>
        <w:t>As I said in my email, I am with Adam. I said this too</w:t>
      </w:r>
    </w:p>
  </w:comment>
  <w:comment w:id="71" w:author="Adam Porr" w:date="2022-07-30T08:49:00Z" w:initials="AP">
    <w:p w14:paraId="6649E3F2" w14:textId="073F123B" w:rsidR="006F7B49" w:rsidRDefault="006F7B49" w:rsidP="00402CDB">
      <w:pPr>
        <w:pStyle w:val="CommentText"/>
      </w:pPr>
      <w:r>
        <w:rPr>
          <w:rStyle w:val="CommentReference"/>
        </w:rPr>
        <w:annotationRef/>
      </w:r>
      <w:r>
        <w:t>Sad that the unreliability is so high even on non-game days...</w:t>
      </w:r>
    </w:p>
  </w:comment>
  <w:comment w:id="73" w:author="Adam Porr" w:date="2022-07-30T11:39:00Z" w:initials="AP">
    <w:p w14:paraId="17550BB7" w14:textId="77777777" w:rsidR="001830C9" w:rsidRDefault="00A70427">
      <w:pPr>
        <w:pStyle w:val="CommentText"/>
      </w:pPr>
      <w:r>
        <w:rPr>
          <w:rStyle w:val="CommentReference"/>
        </w:rPr>
        <w:annotationRef/>
      </w:r>
      <w:r w:rsidR="001830C9">
        <w:t>This pattern is not very obvious to me.  It's also a bit challenging to interpret when labeled by the hour of the day.  Could you label it by offset from game start/end time?  That is for the after-game map, the 16:00 to 18:00 class could be relabeled "+30 to +150 min" or "+00:30 to +02:30 hours".</w:t>
      </w:r>
    </w:p>
    <w:p w14:paraId="34AF1704" w14:textId="77777777" w:rsidR="001830C9" w:rsidRDefault="001830C9">
      <w:pPr>
        <w:pStyle w:val="CommentText"/>
      </w:pPr>
    </w:p>
    <w:p w14:paraId="3C12BC63" w14:textId="77777777" w:rsidR="001830C9" w:rsidRDefault="001830C9">
      <w:pPr>
        <w:pStyle w:val="CommentText"/>
      </w:pPr>
      <w:r>
        <w:t>A diverging color scheme might also help here, where the neutral color is aligned with the game start/end time.  Perhaps the one you used in Figure 6?</w:t>
      </w:r>
    </w:p>
    <w:p w14:paraId="35D1E3D4" w14:textId="77777777" w:rsidR="001830C9" w:rsidRDefault="001830C9">
      <w:pPr>
        <w:pStyle w:val="CommentText"/>
      </w:pPr>
    </w:p>
    <w:p w14:paraId="7361006F" w14:textId="77777777" w:rsidR="001830C9" w:rsidRDefault="001830C9" w:rsidP="00E4737A">
      <w:pPr>
        <w:pStyle w:val="CommentText"/>
      </w:pPr>
      <w:r>
        <w:t>I could create these figures for you to review if you send me the data (ideally your ArcGIS/QGIS project file too)</w:t>
      </w:r>
    </w:p>
  </w:comment>
  <w:comment w:id="74" w:author="Luyu Liu" w:date="2022-07-30T19:10:00Z" w:initials="LL">
    <w:p w14:paraId="2084B3CF" w14:textId="77777777" w:rsidR="0042496A" w:rsidRDefault="0042496A" w:rsidP="00340FCA">
      <w:pPr>
        <w:pStyle w:val="CommentText"/>
      </w:pPr>
      <w:r>
        <w:rPr>
          <w:rStyle w:val="CommentReference"/>
        </w:rPr>
        <w:annotationRef/>
      </w:r>
      <w:r>
        <w:t>I made the adjustments accodingly.</w:t>
      </w:r>
    </w:p>
  </w:comment>
  <w:comment w:id="75" w:author="Luyu Liu" w:date="2022-07-30T18:33:00Z" w:initials="LL">
    <w:p w14:paraId="0674F925" w14:textId="19CDCB6D" w:rsidR="00057A77" w:rsidRDefault="00057A77" w:rsidP="002D11E4">
      <w:pPr>
        <w:pStyle w:val="CommentText"/>
      </w:pPr>
      <w:r>
        <w:rPr>
          <w:rStyle w:val="CommentReference"/>
        </w:rPr>
        <w:annotationRef/>
      </w:r>
      <w:r>
        <w:t>New conclusions.</w:t>
      </w:r>
    </w:p>
  </w:comment>
  <w:comment w:id="76" w:author="Adam Porr" w:date="2022-07-30T09:07:00Z" w:initials="AP">
    <w:p w14:paraId="2F2C2CF0" w14:textId="37B56845" w:rsidR="0021518A" w:rsidRDefault="0021518A" w:rsidP="006215A4">
      <w:pPr>
        <w:pStyle w:val="CommentText"/>
      </w:pPr>
      <w:r>
        <w:rPr>
          <w:rStyle w:val="CommentReference"/>
        </w:rPr>
        <w:annotationRef/>
      </w:r>
      <w:r>
        <w:t>This is grainy.  Can you export this at higher resolution or perhaps as a format that allows the points to be included as vector elements?</w:t>
      </w:r>
    </w:p>
  </w:comment>
  <w:comment w:id="77" w:author="Luyu Liu" w:date="2022-07-30T17:11:00Z" w:initials="LL">
    <w:p w14:paraId="52861019" w14:textId="77777777" w:rsidR="00603F62" w:rsidRDefault="00603F62" w:rsidP="00951416">
      <w:pPr>
        <w:pStyle w:val="CommentText"/>
      </w:pPr>
      <w:r>
        <w:rPr>
          <w:rStyle w:val="CommentReference"/>
        </w:rPr>
        <w:annotationRef/>
      </w:r>
      <w:r>
        <w:t>I will upload high resolution version later</w:t>
      </w:r>
    </w:p>
  </w:comment>
  <w:comment w:id="78" w:author="Luyu Liu" w:date="2022-07-30T18:34:00Z" w:initials="LL">
    <w:p w14:paraId="10126DBE" w14:textId="77777777" w:rsidR="00057A77" w:rsidRDefault="00057A77" w:rsidP="00C14695">
      <w:pPr>
        <w:pStyle w:val="CommentText"/>
      </w:pPr>
      <w:r>
        <w:rPr>
          <w:rStyle w:val="CommentReference"/>
        </w:rPr>
        <w:annotationRef/>
      </w:r>
      <w:r>
        <w:t>Added</w:t>
      </w:r>
    </w:p>
  </w:comment>
  <w:comment w:id="80" w:author="Adam Porr" w:date="2022-07-30T12:00:00Z" w:initials="AP">
    <w:p w14:paraId="5E70BB94" w14:textId="4C608083" w:rsidR="001830C9" w:rsidRDefault="001830C9" w:rsidP="0001751B">
      <w:pPr>
        <w:pStyle w:val="CommentText"/>
      </w:pPr>
      <w:r>
        <w:rPr>
          <w:rStyle w:val="CommentReference"/>
        </w:rPr>
        <w:annotationRef/>
      </w:r>
      <w:r>
        <w:t>Do you mean there is no major change compared to pre-COVID conditions?  That does seem to be the case but maybe you could clarify this the baseline for the comparsion?</w:t>
      </w:r>
    </w:p>
  </w:comment>
  <w:comment w:id="81" w:author="Luyu Liu" w:date="2022-07-30T19:10:00Z" w:initials="LL">
    <w:p w14:paraId="3B6B136B" w14:textId="77777777" w:rsidR="0042496A" w:rsidRDefault="0042496A" w:rsidP="0092722C">
      <w:pPr>
        <w:pStyle w:val="CommentText"/>
      </w:pPr>
      <w:r>
        <w:rPr>
          <w:rStyle w:val="CommentReference"/>
        </w:rPr>
        <w:annotationRef/>
      </w:r>
      <w:r>
        <w:t>added</w:t>
      </w:r>
    </w:p>
  </w:comment>
  <w:comment w:id="82" w:author="Adam Porr" w:date="2022-07-30T11:54:00Z" w:initials="AP">
    <w:p w14:paraId="13271DE7" w14:textId="0E21A211" w:rsidR="007C5522" w:rsidRDefault="007C5522">
      <w:pPr>
        <w:pStyle w:val="CommentText"/>
      </w:pPr>
      <w:r>
        <w:rPr>
          <w:rStyle w:val="CommentReference"/>
        </w:rPr>
        <w:annotationRef/>
      </w:r>
      <w:r>
        <w:t>Nice figures!  I like these a lot.</w:t>
      </w:r>
    </w:p>
    <w:p w14:paraId="5EB2DA64" w14:textId="77777777" w:rsidR="007C5522" w:rsidRDefault="007C5522">
      <w:pPr>
        <w:pStyle w:val="CommentText"/>
      </w:pPr>
    </w:p>
    <w:p w14:paraId="58901EC4" w14:textId="77777777" w:rsidR="007C5522" w:rsidRDefault="007C5522" w:rsidP="00F65740">
      <w:pPr>
        <w:pStyle w:val="CommentText"/>
      </w:pPr>
      <w:r>
        <w:t>Should we elaborate on how are the number of accessible stops averaged?  Are they averaged for each day across origin stops given a certain start time?</w:t>
      </w:r>
    </w:p>
  </w:comment>
  <w:comment w:id="83" w:author="Luyu Liu" w:date="2022-07-30T19:07:00Z" w:initials="LL">
    <w:p w14:paraId="24580E69" w14:textId="77777777" w:rsidR="0042496A" w:rsidRDefault="0042496A" w:rsidP="00E3757D">
      <w:pPr>
        <w:pStyle w:val="CommentText"/>
      </w:pPr>
      <w:r>
        <w:rPr>
          <w:rStyle w:val="CommentReference"/>
        </w:rPr>
        <w:annotationRef/>
      </w:r>
      <w:r>
        <w:t>I just produce a naïve average every four values in the original accessibility (the shaded curve). It is okay since they all have same base.</w:t>
      </w:r>
    </w:p>
  </w:comment>
  <w:comment w:id="85" w:author="Adam Porr" w:date="2022-07-30T12:15:00Z" w:initials="AP">
    <w:p w14:paraId="328CAFD4" w14:textId="112036B9" w:rsidR="00E030B6" w:rsidRDefault="00E030B6">
      <w:pPr>
        <w:pStyle w:val="CommentText"/>
      </w:pPr>
      <w:r>
        <w:rPr>
          <w:rStyle w:val="CommentReference"/>
        </w:rPr>
        <w:annotationRef/>
      </w:r>
      <w:r>
        <w:t xml:space="preserve">Consider showing fewer decimal places in the unreliability legend.  </w:t>
      </w:r>
    </w:p>
    <w:p w14:paraId="5A423321" w14:textId="77777777" w:rsidR="00E030B6" w:rsidRDefault="00E030B6">
      <w:pPr>
        <w:pStyle w:val="CommentText"/>
      </w:pPr>
    </w:p>
    <w:p w14:paraId="38B04E08" w14:textId="77777777" w:rsidR="00E030B6" w:rsidRDefault="00E030B6">
      <w:pPr>
        <w:pStyle w:val="CommentText"/>
      </w:pPr>
      <w:r>
        <w:t xml:space="preserve">For unreliability, is it possible to express the loss as a percentage relative to the pre-pandemic reliability?  It's hard for me to interpret these values.  </w:t>
      </w:r>
    </w:p>
    <w:p w14:paraId="5EAE68F6" w14:textId="77777777" w:rsidR="00E030B6" w:rsidRDefault="00E030B6">
      <w:pPr>
        <w:pStyle w:val="CommentText"/>
      </w:pPr>
    </w:p>
    <w:p w14:paraId="7E1DF864" w14:textId="77777777" w:rsidR="00E030B6" w:rsidRDefault="00E030B6" w:rsidP="00D7663F">
      <w:pPr>
        <w:pStyle w:val="CommentText"/>
      </w:pPr>
      <w:r>
        <w:t>Should the color schemes be reversed in both cases?  I would expect a negative change in unreliability to be a good thing, and thereby symbolized by a green or blue rather than a red.   Likewise, I would expect a negative change in accessibility to be a bad thing, and thereby symbolized by red.  Just a convention, I know, but a very familiar one at least to Americans.</w:t>
      </w:r>
    </w:p>
  </w:comment>
  <w:comment w:id="86" w:author="Luyu Liu" w:date="2022-07-30T19:05:00Z" w:initials="LL">
    <w:p w14:paraId="318FD6AC" w14:textId="77777777" w:rsidR="005E4E6E" w:rsidRDefault="005E4E6E" w:rsidP="005B469A">
      <w:pPr>
        <w:pStyle w:val="CommentText"/>
      </w:pPr>
      <w:r>
        <w:rPr>
          <w:rStyle w:val="CommentReference"/>
        </w:rPr>
        <w:annotationRef/>
      </w:r>
      <w:r>
        <w:t>Yes, "red bad" is the effect I would like to achieve but obviously I messed up the last version since I used the negative value. Now it should all be okay. Negative accesss change rate means decline and bad, and negative unreliabiltiy change means decline but good</w:t>
      </w:r>
    </w:p>
  </w:comment>
  <w:comment w:id="87" w:author="Luyu Liu" w:date="2022-07-30T19:05:00Z" w:initials="LL">
    <w:p w14:paraId="02D0AD59" w14:textId="77777777" w:rsidR="005E4E6E" w:rsidRDefault="005E4E6E" w:rsidP="00E77762">
      <w:pPr>
        <w:pStyle w:val="CommentText"/>
      </w:pPr>
      <w:r>
        <w:rPr>
          <w:rStyle w:val="CommentReference"/>
        </w:rPr>
        <w:annotationRef/>
      </w:r>
      <w:r>
        <w:t>Which is why the order of the legend of the two maps are opposite</w:t>
      </w:r>
    </w:p>
  </w:comment>
  <w:comment w:id="89" w:author="Adam Porr" w:date="2022-07-30T12:16:00Z" w:initials="AP">
    <w:p w14:paraId="2532AC81" w14:textId="57B258E4" w:rsidR="00E030B6" w:rsidRDefault="00E030B6" w:rsidP="00356E3E">
      <w:pPr>
        <w:pStyle w:val="CommentText"/>
      </w:pPr>
      <w:r>
        <w:rPr>
          <w:rStyle w:val="CommentReference"/>
        </w:rPr>
        <w:annotationRef/>
      </w:r>
      <w:r>
        <w:t>Outright failure? Or perhaps just "degradation"?</w:t>
      </w:r>
    </w:p>
  </w:comment>
  <w:comment w:id="90" w:author="Miller, Harvey" w:date="2022-08-01T10:07:00Z" w:initials="MH">
    <w:p w14:paraId="6421D610" w14:textId="1025C2AF" w:rsidR="00811C58" w:rsidRDefault="00811C58">
      <w:pPr>
        <w:pStyle w:val="CommentText"/>
      </w:pPr>
      <w:r>
        <w:rPr>
          <w:rStyle w:val="CommentReference"/>
        </w:rPr>
        <w:annotationRef/>
      </w:r>
      <w:r>
        <w:t>I split the difference.</w:t>
      </w:r>
    </w:p>
  </w:comment>
  <w:comment w:id="91" w:author="Adam Porr" w:date="2022-07-30T12:39:00Z" w:initials="AP">
    <w:p w14:paraId="60E0745D" w14:textId="77777777" w:rsidR="005B4CD3" w:rsidRDefault="005B4CD3" w:rsidP="006D2799">
      <w:pPr>
        <w:pStyle w:val="CommentText"/>
      </w:pPr>
      <w:r>
        <w:rPr>
          <w:rStyle w:val="CommentReference"/>
        </w:rPr>
        <w:annotationRef/>
      </w:r>
      <w:r>
        <w:t>Or perhaps "in acknowledgement of"</w:t>
      </w:r>
    </w:p>
  </w:comment>
  <w:comment w:id="92" w:author="Adam Porr" w:date="2022-07-30T12:55:00Z" w:initials="AP">
    <w:p w14:paraId="3ED4E14C" w14:textId="77777777" w:rsidR="00730E2E" w:rsidRDefault="00730E2E" w:rsidP="00623DD9">
      <w:pPr>
        <w:pStyle w:val="CommentText"/>
      </w:pPr>
      <w:r>
        <w:rPr>
          <w:rStyle w:val="CommentReference"/>
        </w:rPr>
        <w:annotationRef/>
      </w:r>
      <w:r>
        <w:t>This is true, but is that really a limitation of the paper?  I don't think we need to include this, but I'm not strictly opposed to it.</w:t>
      </w:r>
    </w:p>
  </w:comment>
  <w:comment w:id="93" w:author="Miller, Harvey" w:date="2022-08-01T10:21:00Z" w:initials="MH">
    <w:p w14:paraId="6987159C" w14:textId="0003B9F5" w:rsidR="00FD38FF" w:rsidRDefault="00FD38FF">
      <w:pPr>
        <w:pStyle w:val="CommentText"/>
      </w:pPr>
      <w:r>
        <w:rPr>
          <w:rStyle w:val="CommentReference"/>
        </w:rPr>
        <w:annotationRef/>
      </w:r>
      <w:r>
        <w:t>Worth men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568BE" w15:done="1"/>
  <w15:commentEx w15:paraId="5BE79D47" w15:paraIdParent="2AD568BE" w15:done="1"/>
  <w15:commentEx w15:paraId="57583B33" w15:paraIdParent="2AD568BE" w15:done="1"/>
  <w15:commentEx w15:paraId="29A1188C" w15:paraIdParent="2AD568BE" w15:done="1"/>
  <w15:commentEx w15:paraId="0AE53BBC" w15:paraIdParent="2AD568BE" w15:done="1"/>
  <w15:commentEx w15:paraId="2FD0ECD0" w15:paraIdParent="2AD568BE" w15:done="1"/>
  <w15:commentEx w15:paraId="70AD697A" w15:done="1"/>
  <w15:commentEx w15:paraId="421D4FAF" w15:done="1"/>
  <w15:commentEx w15:paraId="0A942562" w15:done="1"/>
  <w15:commentEx w15:paraId="66EDA83C" w15:done="1"/>
  <w15:commentEx w15:paraId="589AF079" w15:done="1"/>
  <w15:commentEx w15:paraId="32D57383" w15:done="0"/>
  <w15:commentEx w15:paraId="0F198353" w15:paraIdParent="32D57383" w15:done="0"/>
  <w15:commentEx w15:paraId="59546807" w15:paraIdParent="32D57383" w15:done="0"/>
  <w15:commentEx w15:paraId="3EE92728" w15:done="1"/>
  <w15:commentEx w15:paraId="0A35972B" w15:paraIdParent="3EE92728" w15:done="1"/>
  <w15:commentEx w15:paraId="13338DF1" w15:paraIdParent="3EE92728" w15:done="1"/>
  <w15:commentEx w15:paraId="6B708126" w15:done="1"/>
  <w15:commentEx w15:paraId="24F3C8BA" w15:done="0"/>
  <w15:commentEx w15:paraId="2A744C66" w15:done="1"/>
  <w15:commentEx w15:paraId="050889A1" w15:paraIdParent="2A744C66" w15:done="1"/>
  <w15:commentEx w15:paraId="097F88DB" w15:done="1"/>
  <w15:commentEx w15:paraId="246E2525" w15:paraIdParent="097F88DB" w15:done="1"/>
  <w15:commentEx w15:paraId="67638A8A" w15:done="1"/>
  <w15:commentEx w15:paraId="28E2C239" w15:done="1"/>
  <w15:commentEx w15:paraId="56F9E06A" w15:done="1"/>
  <w15:commentEx w15:paraId="3E95BA0A" w15:done="0"/>
  <w15:commentEx w15:paraId="1A9DC765" w15:paraIdParent="3E95BA0A" w15:done="0"/>
  <w15:commentEx w15:paraId="4A04CE0A" w15:paraIdParent="3E95BA0A" w15:done="0"/>
  <w15:commentEx w15:paraId="15F65BA4" w15:paraIdParent="3E95BA0A" w15:done="0"/>
  <w15:commentEx w15:paraId="6B31C744" w15:done="1"/>
  <w15:commentEx w15:paraId="52A4BE11" w15:done="0"/>
  <w15:commentEx w15:paraId="3B375EF6" w15:done="0"/>
  <w15:commentEx w15:paraId="4996DBBA" w15:paraIdParent="3B375EF6" w15:done="0"/>
  <w15:commentEx w15:paraId="5071EF22" w15:done="0"/>
  <w15:commentEx w15:paraId="34EC8214" w15:paraIdParent="5071EF22" w15:done="0"/>
  <w15:commentEx w15:paraId="7BF6DE76" w15:done="1"/>
  <w15:commentEx w15:paraId="03D02761" w15:paraIdParent="7BF6DE76" w15:done="1"/>
  <w15:commentEx w15:paraId="759B302F" w15:paraIdParent="7BF6DE76" w15:done="1"/>
  <w15:commentEx w15:paraId="671B2712" w15:done="1"/>
  <w15:commentEx w15:paraId="0AD0AC22" w15:paraIdParent="671B2712" w15:done="1"/>
  <w15:commentEx w15:paraId="3E368B4B" w15:done="1"/>
  <w15:commentEx w15:paraId="18DC3D07" w15:done="1"/>
  <w15:commentEx w15:paraId="5378A260" w15:paraIdParent="18DC3D07" w15:done="1"/>
  <w15:commentEx w15:paraId="3E47298F" w15:done="1"/>
  <w15:commentEx w15:paraId="45CCCAD9" w15:paraIdParent="3E47298F" w15:done="1"/>
  <w15:commentEx w15:paraId="65B6FEE9" w15:paraIdParent="3E47298F" w15:done="1"/>
  <w15:commentEx w15:paraId="28A2AA54" w15:done="1"/>
  <w15:commentEx w15:paraId="72A730A1" w15:paraIdParent="28A2AA54" w15:done="1"/>
  <w15:commentEx w15:paraId="390F9D55" w15:done="1"/>
  <w15:commentEx w15:paraId="6C54C741" w15:paraIdParent="390F9D55" w15:done="1"/>
  <w15:commentEx w15:paraId="717A1B97" w15:done="0"/>
  <w15:commentEx w15:paraId="72208F51" w15:paraIdParent="717A1B97" w15:done="0"/>
  <w15:commentEx w15:paraId="748E87F5" w15:paraIdParent="717A1B97" w15:done="0"/>
  <w15:commentEx w15:paraId="5F01E164" w15:paraIdParent="717A1B97" w15:done="0"/>
  <w15:commentEx w15:paraId="61B3775D" w15:done="1"/>
  <w15:commentEx w15:paraId="14BA0B55" w15:paraIdParent="61B3775D" w15:done="1"/>
  <w15:commentEx w15:paraId="11DA1D60" w15:done="0"/>
  <w15:commentEx w15:paraId="30EDC000" w15:paraIdParent="11DA1D60" w15:done="0"/>
  <w15:commentEx w15:paraId="70AEC4D4" w15:paraIdParent="11DA1D60" w15:done="0"/>
  <w15:commentEx w15:paraId="20261A93" w15:done="0"/>
  <w15:commentEx w15:paraId="4898ED2B" w15:paraIdParent="20261A93" w15:done="0"/>
  <w15:commentEx w15:paraId="67DEAFDE" w15:done="0"/>
  <w15:commentEx w15:paraId="66C00008" w15:paraIdParent="67DEAFDE" w15:done="0"/>
  <w15:commentEx w15:paraId="4D025EC0" w15:paraIdParent="67DEAFDE" w15:done="0"/>
  <w15:commentEx w15:paraId="6649E3F2" w15:done="0"/>
  <w15:commentEx w15:paraId="7361006F" w15:done="1"/>
  <w15:commentEx w15:paraId="2084B3CF" w15:paraIdParent="7361006F" w15:done="1"/>
  <w15:commentEx w15:paraId="0674F925" w15:done="1"/>
  <w15:commentEx w15:paraId="2F2C2CF0" w15:done="1"/>
  <w15:commentEx w15:paraId="52861019" w15:paraIdParent="2F2C2CF0" w15:done="1"/>
  <w15:commentEx w15:paraId="10126DBE" w15:paraIdParent="2F2C2CF0" w15:done="1"/>
  <w15:commentEx w15:paraId="5E70BB94" w15:done="1"/>
  <w15:commentEx w15:paraId="3B6B136B" w15:paraIdParent="5E70BB94" w15:done="1"/>
  <w15:commentEx w15:paraId="58901EC4" w15:done="1"/>
  <w15:commentEx w15:paraId="24580E69" w15:paraIdParent="58901EC4" w15:done="1"/>
  <w15:commentEx w15:paraId="7E1DF864" w15:done="1"/>
  <w15:commentEx w15:paraId="318FD6AC" w15:paraIdParent="7E1DF864" w15:done="1"/>
  <w15:commentEx w15:paraId="02D0AD59" w15:paraIdParent="7E1DF864" w15:done="1"/>
  <w15:commentEx w15:paraId="2532AC81" w15:done="0"/>
  <w15:commentEx w15:paraId="6421D610" w15:paraIdParent="2532AC81" w15:done="0"/>
  <w15:commentEx w15:paraId="60E0745D" w15:done="1"/>
  <w15:commentEx w15:paraId="3ED4E14C" w15:done="0"/>
  <w15:commentEx w15:paraId="6987159C" w15:paraIdParent="3ED4E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E57" w16cex:dateUtc="2022-07-27T15:21:00Z"/>
  <w16cex:commentExtensible w16cex:durableId="268B9E68" w16cex:dateUtc="2022-07-27T15:22:00Z"/>
  <w16cex:commentExtensible w16cex:durableId="268E2E6B" w16cex:dateUtc="2022-07-29T14:01:00Z"/>
  <w16cex:commentExtensible w16cex:durableId="268FB31A" w16cex:dateUtc="2022-07-30T17:39:00Z"/>
  <w16cex:commentExtensible w16cex:durableId="26900140" w16cex:dateUtc="2022-07-30T23:13:00Z"/>
  <w16cex:commentExtensible w16cex:durableId="269001C2" w16cex:dateUtc="2022-07-30T23:15:00Z"/>
  <w16cex:commentExtensible w16cex:durableId="268CDB78" w16cex:dateUtc="2022-07-28T13:55:00Z"/>
  <w16cex:commentExtensible w16cex:durableId="268BEFB9" w16cex:dateUtc="2022-07-27T21:09:00Z"/>
  <w16cex:commentExtensible w16cex:durableId="2690129B" w16cex:dateUtc="2022-07-28T15:15:00Z"/>
  <w16cex:commentExtensible w16cex:durableId="268CD818" w16cex:dateUtc="2022-07-28T13:40:00Z"/>
  <w16cex:commentExtensible w16cex:durableId="268E308E" w16cex:dateUtc="2022-07-29T14:10:00Z"/>
  <w16cex:commentExtensible w16cex:durableId="268E746D" w16cex:dateUtc="2022-07-29T18:59:00Z"/>
  <w16cex:commentExtensible w16cex:durableId="26921AC4" w16cex:dateUtc="2022-08-01T13:26:00Z"/>
  <w16cex:commentExtensible w16cex:durableId="26921ACA" w16cex:dateUtc="2022-08-01T13:26:00Z"/>
  <w16cex:commentExtensible w16cex:durableId="268CEDE0" w16cex:dateUtc="2022-07-28T15:13:00Z"/>
  <w16cex:commentExtensible w16cex:durableId="268D8E95" w16cex:dateUtc="2022-07-29T02:39:00Z"/>
  <w16cex:commentExtensible w16cex:durableId="268E302F" w16cex:dateUtc="2022-07-29T14:08:00Z"/>
  <w16cex:commentExtensible w16cex:durableId="268CEE6F" w16cex:dateUtc="2022-07-28T15:15:00Z"/>
  <w16cex:commentExtensible w16cex:durableId="268E78D8" w16cex:dateUtc="2022-07-29T19:18:00Z"/>
  <w16cex:commentExtensible w16cex:durableId="268CF11C" w16cex:dateUtc="2022-07-28T15:27:00Z"/>
  <w16cex:commentExtensible w16cex:durableId="268D8900" w16cex:dateUtc="2022-07-29T02:15:00Z"/>
  <w16cex:commentExtensible w16cex:durableId="268CF345" w16cex:dateUtc="2022-07-28T15:36:00Z"/>
  <w16cex:commentExtensible w16cex:durableId="268D85EA" w16cex:dateUtc="2022-07-29T02:02:00Z"/>
  <w16cex:commentExtensible w16cex:durableId="268CF417" w16cex:dateUtc="2022-07-28T15:40:00Z"/>
  <w16cex:commentExtensible w16cex:durableId="268D021D" w16cex:dateUtc="2022-07-28T16:39:00Z"/>
  <w16cex:commentExtensible w16cex:durableId="268D0268" w16cex:dateUtc="2022-07-28T16:41:00Z"/>
  <w16cex:commentExtensible w16cex:durableId="268D05F9" w16cex:dateUtc="2022-07-28T16:56:00Z"/>
  <w16cex:commentExtensible w16cex:durableId="268D87A6" w16cex:dateUtc="2022-07-29T02:09:00Z"/>
  <w16cex:commentExtensible w16cex:durableId="26921CF5" w16cex:dateUtc="2022-08-01T13:35:00Z"/>
  <w16cex:commentExtensible w16cex:durableId="26921D0C" w16cex:dateUtc="2022-08-01T13:36:00Z"/>
  <w16cex:commentExtensible w16cex:durableId="268D0916" w16cex:dateUtc="2022-07-28T17:09:00Z"/>
  <w16cex:commentExtensible w16cex:durableId="268E8197" w16cex:dateUtc="2022-07-29T19:56:00Z"/>
  <w16cex:commentExtensible w16cex:durableId="268E8277" w16cex:dateUtc="2022-07-29T19:59:00Z"/>
  <w16cex:commentExtensible w16cex:durableId="268FB5CB" w16cex:dateUtc="2022-07-30T17:51:00Z"/>
  <w16cex:commentExtensible w16cex:durableId="268E7F96" w16cex:dateUtc="2022-07-29T19:47:00Z"/>
  <w16cex:commentExtensible w16cex:durableId="268FB50E" w16cex:dateUtc="2022-07-30T17:47:00Z"/>
  <w16cex:commentExtensible w16cex:durableId="268D0B47" w16cex:dateUtc="2022-07-28T17:19:00Z"/>
  <w16cex:commentExtensible w16cex:durableId="268E8362" w16cex:dateUtc="2022-07-29T20:03:00Z"/>
  <w16cex:commentExtensible w16cex:durableId="268FB7E5" w16cex:dateUtc="2022-07-30T18:00:00Z"/>
  <w16cex:commentExtensible w16cex:durableId="268E8573" w16cex:dateUtc="2022-07-29T20:12:00Z"/>
  <w16cex:commentExtensible w16cex:durableId="268FD77E" w16cex:dateUtc="2022-07-30T20:14:00Z"/>
  <w16cex:commentExtensible w16cex:durableId="268D0D79" w16cex:dateUtc="2022-07-28T17:28:00Z"/>
  <w16cex:commentExtensible w16cex:durableId="268E86DE" w16cex:dateUtc="2022-07-29T20:18:00Z"/>
  <w16cex:commentExtensible w16cex:durableId="268FD78E" w16cex:dateUtc="2022-07-30T20:15:00Z"/>
  <w16cex:commentExtensible w16cex:durableId="268E890A" w16cex:dateUtc="2022-07-29T20:27:00Z"/>
  <w16cex:commentExtensible w16cex:durableId="268FBB07" w16cex:dateUtc="2022-07-30T18:13:00Z"/>
  <w16cex:commentExtensible w16cex:durableId="268FBB19" w16cex:dateUtc="2022-07-30T18:13:00Z"/>
  <w16cex:commentExtensible w16cex:durableId="268E8769" w16cex:dateUtc="2022-07-29T20:20:00Z"/>
  <w16cex:commentExtensible w16cex:durableId="268FB963" w16cex:dateUtc="2022-07-30T18:06:00Z"/>
  <w16cex:commentExtensible w16cex:durableId="268E8990" w16cex:dateUtc="2022-07-29T20:30:00Z"/>
  <w16cex:commentExtensible w16cex:durableId="268FBB91" w16cex:dateUtc="2022-07-30T18:15:00Z"/>
  <w16cex:commentExtensible w16cex:durableId="268F699C" w16cex:dateUtc="2022-07-30T12:26:00Z"/>
  <w16cex:commentExtensible w16cex:durableId="268FBC11" w16cex:dateUtc="2022-07-30T18:17:00Z"/>
  <w16cex:commentExtensible w16cex:durableId="26921EE1" w16cex:dateUtc="2022-08-01T13:44:00Z"/>
  <w16cex:commentExtensible w16cex:durableId="26921EEF" w16cex:dateUtc="2022-08-01T13:44:00Z"/>
  <w16cex:commentExtensible w16cex:durableId="268F6E6F" w16cex:dateUtc="2022-07-30T12:46:00Z"/>
  <w16cex:commentExtensible w16cex:durableId="268FD7C5" w16cex:dateUtc="2022-07-30T20:16:00Z"/>
  <w16cex:commentExtensible w16cex:durableId="268F6BB8" w16cex:dateUtc="2022-07-30T12:35:00Z"/>
  <w16cex:commentExtensible w16cex:durableId="268FD87C" w16cex:dateUtc="2022-07-30T20:19:00Z"/>
  <w16cex:commentExtensible w16cex:durableId="26921F0F" w16cex:dateUtc="2022-08-01T13:44:00Z"/>
  <w16cex:commentExtensible w16cex:durableId="268F70C2" w16cex:dateUtc="2022-07-30T12:56:00Z"/>
  <w16cex:commentExtensible w16cex:durableId="268FBCE5" w16cex:dateUtc="2022-07-30T18:21:00Z"/>
  <w16cex:commentExtensible w16cex:durableId="268F6D0F" w16cex:dateUtc="2022-07-30T12:40:00Z"/>
  <w16cex:commentExtensible w16cex:durableId="26900102" w16cex:dateUtc="2022-07-30T23:12:00Z"/>
  <w16cex:commentExtensible w16cex:durableId="26921FBC" w16cex:dateUtc="2022-08-01T13:47:00Z"/>
  <w16cex:commentExtensible w16cex:durableId="268F6F2B" w16cex:dateUtc="2022-07-30T12:49:00Z"/>
  <w16cex:commentExtensible w16cex:durableId="268F96E1" w16cex:dateUtc="2022-07-30T15:39:00Z"/>
  <w16cex:commentExtensible w16cex:durableId="2690009B" w16cex:dateUtc="2022-07-30T23:10:00Z"/>
  <w16cex:commentExtensible w16cex:durableId="268FF7EB" w16cex:dateUtc="2022-07-30T22:33:00Z"/>
  <w16cex:commentExtensible w16cex:durableId="268F733D" w16cex:dateUtc="2022-07-30T13:07:00Z"/>
  <w16cex:commentExtensible w16cex:durableId="268FE4DD" w16cex:dateUtc="2022-07-30T21:11:00Z"/>
  <w16cex:commentExtensible w16cex:durableId="268FF81F" w16cex:dateUtc="2022-07-30T22:34:00Z"/>
  <w16cex:commentExtensible w16cex:durableId="268F9BC1" w16cex:dateUtc="2022-07-30T16:00:00Z"/>
  <w16cex:commentExtensible w16cex:durableId="26900089" w16cex:dateUtc="2022-07-30T23:10:00Z"/>
  <w16cex:commentExtensible w16cex:durableId="268F9A60" w16cex:dateUtc="2022-07-30T15:54:00Z"/>
  <w16cex:commentExtensible w16cex:durableId="268FFFF8" w16cex:dateUtc="2022-07-30T23:07:00Z"/>
  <w16cex:commentExtensible w16cex:durableId="268F9F62" w16cex:dateUtc="2022-07-30T16:15:00Z"/>
  <w16cex:commentExtensible w16cex:durableId="268FFF75" w16cex:dateUtc="2022-07-30T23:05:00Z"/>
  <w16cex:commentExtensible w16cex:durableId="268FFF89" w16cex:dateUtc="2022-07-30T23:05:00Z"/>
  <w16cex:commentExtensible w16cex:durableId="268F9F9E" w16cex:dateUtc="2022-07-30T16:16:00Z"/>
  <w16cex:commentExtensible w16cex:durableId="2692244F" w16cex:dateUtc="2022-08-01T14:07:00Z"/>
  <w16cex:commentExtensible w16cex:durableId="268FA4F7" w16cex:dateUtc="2022-07-30T16:39:00Z"/>
  <w16cex:commentExtensible w16cex:durableId="268FA8C9" w16cex:dateUtc="2022-07-30T16:55:00Z"/>
  <w16cex:commentExtensible w16cex:durableId="269227A1" w16cex:dateUtc="2022-08-01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568BE" w16cid:durableId="268B9E57"/>
  <w16cid:commentId w16cid:paraId="5BE79D47" w16cid:durableId="268B9E68"/>
  <w16cid:commentId w16cid:paraId="57583B33" w16cid:durableId="268E2E6B"/>
  <w16cid:commentId w16cid:paraId="29A1188C" w16cid:durableId="268FB31A"/>
  <w16cid:commentId w16cid:paraId="0AE53BBC" w16cid:durableId="26900140"/>
  <w16cid:commentId w16cid:paraId="2FD0ECD0" w16cid:durableId="269001C2"/>
  <w16cid:commentId w16cid:paraId="70AD697A" w16cid:durableId="268CDB78"/>
  <w16cid:commentId w16cid:paraId="421D4FAF" w16cid:durableId="268BEFB9"/>
  <w16cid:commentId w16cid:paraId="0A942562" w16cid:durableId="2690129B"/>
  <w16cid:commentId w16cid:paraId="66EDA83C" w16cid:durableId="268CD818"/>
  <w16cid:commentId w16cid:paraId="589AF079" w16cid:durableId="268E308E"/>
  <w16cid:commentId w16cid:paraId="32D57383" w16cid:durableId="268E746D"/>
  <w16cid:commentId w16cid:paraId="0F198353" w16cid:durableId="26921AC4"/>
  <w16cid:commentId w16cid:paraId="59546807" w16cid:durableId="26921ACA"/>
  <w16cid:commentId w16cid:paraId="3EE92728" w16cid:durableId="268CEDE0"/>
  <w16cid:commentId w16cid:paraId="0A35972B" w16cid:durableId="268D8E95"/>
  <w16cid:commentId w16cid:paraId="13338DF1" w16cid:durableId="268E302F"/>
  <w16cid:commentId w16cid:paraId="6B708126" w16cid:durableId="268CEE6F"/>
  <w16cid:commentId w16cid:paraId="24F3C8BA" w16cid:durableId="268E78D8"/>
  <w16cid:commentId w16cid:paraId="2A744C66" w16cid:durableId="268CF11C"/>
  <w16cid:commentId w16cid:paraId="050889A1" w16cid:durableId="268D8900"/>
  <w16cid:commentId w16cid:paraId="097F88DB" w16cid:durableId="268CF345"/>
  <w16cid:commentId w16cid:paraId="246E2525" w16cid:durableId="268D85EA"/>
  <w16cid:commentId w16cid:paraId="67638A8A" w16cid:durableId="268CF417"/>
  <w16cid:commentId w16cid:paraId="28E2C239" w16cid:durableId="268D021D"/>
  <w16cid:commentId w16cid:paraId="56F9E06A" w16cid:durableId="268D0268"/>
  <w16cid:commentId w16cid:paraId="3E95BA0A" w16cid:durableId="268D05F9"/>
  <w16cid:commentId w16cid:paraId="1A9DC765" w16cid:durableId="268D87A6"/>
  <w16cid:commentId w16cid:paraId="4A04CE0A" w16cid:durableId="26921CF5"/>
  <w16cid:commentId w16cid:paraId="15F65BA4" w16cid:durableId="26921D0C"/>
  <w16cid:commentId w16cid:paraId="6B31C744" w16cid:durableId="268D0916"/>
  <w16cid:commentId w16cid:paraId="52A4BE11" w16cid:durableId="268E8197"/>
  <w16cid:commentId w16cid:paraId="3B375EF6" w16cid:durableId="268E8277"/>
  <w16cid:commentId w16cid:paraId="4996DBBA" w16cid:durableId="268FB5CB"/>
  <w16cid:commentId w16cid:paraId="5071EF22" w16cid:durableId="268E7F96"/>
  <w16cid:commentId w16cid:paraId="34EC8214" w16cid:durableId="268FB50E"/>
  <w16cid:commentId w16cid:paraId="7BF6DE76" w16cid:durableId="268D0B47"/>
  <w16cid:commentId w16cid:paraId="03D02761" w16cid:durableId="268E8362"/>
  <w16cid:commentId w16cid:paraId="759B302F" w16cid:durableId="268FB7E5"/>
  <w16cid:commentId w16cid:paraId="671B2712" w16cid:durableId="268E8573"/>
  <w16cid:commentId w16cid:paraId="0AD0AC22" w16cid:durableId="268FD77E"/>
  <w16cid:commentId w16cid:paraId="3E368B4B" w16cid:durableId="268D0D79"/>
  <w16cid:commentId w16cid:paraId="18DC3D07" w16cid:durableId="268E86DE"/>
  <w16cid:commentId w16cid:paraId="5378A260" w16cid:durableId="268FD78E"/>
  <w16cid:commentId w16cid:paraId="3E47298F" w16cid:durableId="268E890A"/>
  <w16cid:commentId w16cid:paraId="45CCCAD9" w16cid:durableId="268FBB07"/>
  <w16cid:commentId w16cid:paraId="65B6FEE9" w16cid:durableId="268FBB19"/>
  <w16cid:commentId w16cid:paraId="28A2AA54" w16cid:durableId="268E8769"/>
  <w16cid:commentId w16cid:paraId="72A730A1" w16cid:durableId="268FB963"/>
  <w16cid:commentId w16cid:paraId="390F9D55" w16cid:durableId="268E8990"/>
  <w16cid:commentId w16cid:paraId="6C54C741" w16cid:durableId="268FBB91"/>
  <w16cid:commentId w16cid:paraId="717A1B97" w16cid:durableId="268F699C"/>
  <w16cid:commentId w16cid:paraId="72208F51" w16cid:durableId="268FBC11"/>
  <w16cid:commentId w16cid:paraId="748E87F5" w16cid:durableId="26921EE1"/>
  <w16cid:commentId w16cid:paraId="5F01E164" w16cid:durableId="26921EEF"/>
  <w16cid:commentId w16cid:paraId="61B3775D" w16cid:durableId="268F6E6F"/>
  <w16cid:commentId w16cid:paraId="14BA0B55" w16cid:durableId="268FD7C5"/>
  <w16cid:commentId w16cid:paraId="11DA1D60" w16cid:durableId="268F6BB8"/>
  <w16cid:commentId w16cid:paraId="30EDC000" w16cid:durableId="268FD87C"/>
  <w16cid:commentId w16cid:paraId="70AEC4D4" w16cid:durableId="26921F0F"/>
  <w16cid:commentId w16cid:paraId="20261A93" w16cid:durableId="268F70C2"/>
  <w16cid:commentId w16cid:paraId="4898ED2B" w16cid:durableId="268FBCE5"/>
  <w16cid:commentId w16cid:paraId="67DEAFDE" w16cid:durableId="268F6D0F"/>
  <w16cid:commentId w16cid:paraId="66C00008" w16cid:durableId="26900102"/>
  <w16cid:commentId w16cid:paraId="4D025EC0" w16cid:durableId="26921FBC"/>
  <w16cid:commentId w16cid:paraId="6649E3F2" w16cid:durableId="268F6F2B"/>
  <w16cid:commentId w16cid:paraId="7361006F" w16cid:durableId="268F96E1"/>
  <w16cid:commentId w16cid:paraId="2084B3CF" w16cid:durableId="2690009B"/>
  <w16cid:commentId w16cid:paraId="0674F925" w16cid:durableId="268FF7EB"/>
  <w16cid:commentId w16cid:paraId="2F2C2CF0" w16cid:durableId="268F733D"/>
  <w16cid:commentId w16cid:paraId="52861019" w16cid:durableId="268FE4DD"/>
  <w16cid:commentId w16cid:paraId="10126DBE" w16cid:durableId="268FF81F"/>
  <w16cid:commentId w16cid:paraId="5E70BB94" w16cid:durableId="268F9BC1"/>
  <w16cid:commentId w16cid:paraId="3B6B136B" w16cid:durableId="26900089"/>
  <w16cid:commentId w16cid:paraId="58901EC4" w16cid:durableId="268F9A60"/>
  <w16cid:commentId w16cid:paraId="24580E69" w16cid:durableId="268FFFF8"/>
  <w16cid:commentId w16cid:paraId="7E1DF864" w16cid:durableId="268F9F62"/>
  <w16cid:commentId w16cid:paraId="318FD6AC" w16cid:durableId="268FFF75"/>
  <w16cid:commentId w16cid:paraId="02D0AD59" w16cid:durableId="268FFF89"/>
  <w16cid:commentId w16cid:paraId="2532AC81" w16cid:durableId="268F9F9E"/>
  <w16cid:commentId w16cid:paraId="6421D610" w16cid:durableId="2692244F"/>
  <w16cid:commentId w16cid:paraId="60E0745D" w16cid:durableId="268FA4F7"/>
  <w16cid:commentId w16cid:paraId="3ED4E14C" w16cid:durableId="268FA8C9"/>
  <w16cid:commentId w16cid:paraId="6987159C" w16cid:durableId="269227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BD100" w14:textId="77777777" w:rsidR="00940EC7" w:rsidRDefault="00940EC7" w:rsidP="0077361B">
      <w:pPr>
        <w:spacing w:after="0" w:line="240" w:lineRule="auto"/>
      </w:pPr>
      <w:r>
        <w:separator/>
      </w:r>
    </w:p>
  </w:endnote>
  <w:endnote w:type="continuationSeparator" w:id="0">
    <w:p w14:paraId="6621CC44" w14:textId="77777777" w:rsidR="00940EC7" w:rsidRDefault="00940EC7"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C1430" w14:textId="77777777" w:rsidR="00940EC7" w:rsidRDefault="00940EC7" w:rsidP="0077361B">
      <w:pPr>
        <w:spacing w:after="0" w:line="240" w:lineRule="auto"/>
      </w:pPr>
      <w:r>
        <w:separator/>
      </w:r>
    </w:p>
  </w:footnote>
  <w:footnote w:type="continuationSeparator" w:id="0">
    <w:p w14:paraId="258F87D2" w14:textId="77777777" w:rsidR="00940EC7" w:rsidRDefault="00940EC7" w:rsidP="0077361B">
      <w:pPr>
        <w:spacing w:after="0" w:line="240" w:lineRule="auto"/>
      </w:pPr>
      <w:r>
        <w:continuationSeparator/>
      </w:r>
    </w:p>
  </w:footnote>
  <w:footnote w:id="1">
    <w:p w14:paraId="013B4034" w14:textId="77777777" w:rsidR="005069E8" w:rsidRPr="002D14D4" w:rsidRDefault="005069E8" w:rsidP="005069E8">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Pr>
          <w:rFonts w:ascii="Times New Roman" w:hAnsi="Times New Roman" w:cs="Times New Roman"/>
        </w:rPr>
        <w:t>liu.6544</w:t>
      </w:r>
      <w:r w:rsidRPr="002D14D4">
        <w:rPr>
          <w:rFonts w:ascii="Times New Roman" w:hAnsi="Times New Roman" w:cs="Times New Roman"/>
        </w:rPr>
        <w:t xml:space="preserve">@osu.edu </w:t>
      </w:r>
    </w:p>
    <w:p w14:paraId="591AC303" w14:textId="77777777" w:rsidR="005069E8" w:rsidRDefault="005069E8" w:rsidP="005069E8">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Adam Porr">
    <w15:presenceInfo w15:providerId="AD" w15:userId="S::aporr@morpc.org::176b239e-e1e8-4fc8-9bbc-5d53f6ce273d"/>
  </w15:person>
  <w15:person w15:author="Miller, Harvey">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6D1E"/>
    <w:rsid w:val="00010D76"/>
    <w:rsid w:val="0001363C"/>
    <w:rsid w:val="0001467F"/>
    <w:rsid w:val="00020ED8"/>
    <w:rsid w:val="0002262A"/>
    <w:rsid w:val="00023709"/>
    <w:rsid w:val="00025B83"/>
    <w:rsid w:val="000271A4"/>
    <w:rsid w:val="00027E86"/>
    <w:rsid w:val="00031C2C"/>
    <w:rsid w:val="000342A6"/>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6E2A"/>
    <w:rsid w:val="001473D0"/>
    <w:rsid w:val="001530EE"/>
    <w:rsid w:val="001535A6"/>
    <w:rsid w:val="00153ADC"/>
    <w:rsid w:val="00160ED2"/>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518A"/>
    <w:rsid w:val="00217858"/>
    <w:rsid w:val="00220A61"/>
    <w:rsid w:val="00220F31"/>
    <w:rsid w:val="002213A2"/>
    <w:rsid w:val="00221B92"/>
    <w:rsid w:val="002222E2"/>
    <w:rsid w:val="00223B7E"/>
    <w:rsid w:val="002252F7"/>
    <w:rsid w:val="00226AAF"/>
    <w:rsid w:val="002274AF"/>
    <w:rsid w:val="00233B37"/>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121F"/>
    <w:rsid w:val="0028396F"/>
    <w:rsid w:val="00286FF7"/>
    <w:rsid w:val="00287843"/>
    <w:rsid w:val="00290CAA"/>
    <w:rsid w:val="00290E39"/>
    <w:rsid w:val="00296376"/>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2F716E"/>
    <w:rsid w:val="003021C1"/>
    <w:rsid w:val="003040F5"/>
    <w:rsid w:val="00304133"/>
    <w:rsid w:val="00307FB7"/>
    <w:rsid w:val="003117B5"/>
    <w:rsid w:val="00311951"/>
    <w:rsid w:val="0031225A"/>
    <w:rsid w:val="0031348F"/>
    <w:rsid w:val="00314E5B"/>
    <w:rsid w:val="00315850"/>
    <w:rsid w:val="00320ED9"/>
    <w:rsid w:val="00324874"/>
    <w:rsid w:val="00326DE8"/>
    <w:rsid w:val="003324F4"/>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96A"/>
    <w:rsid w:val="00426202"/>
    <w:rsid w:val="004263CF"/>
    <w:rsid w:val="004364B3"/>
    <w:rsid w:val="00437101"/>
    <w:rsid w:val="004436E5"/>
    <w:rsid w:val="00446373"/>
    <w:rsid w:val="00452D89"/>
    <w:rsid w:val="00467239"/>
    <w:rsid w:val="00470498"/>
    <w:rsid w:val="00472AE9"/>
    <w:rsid w:val="00474262"/>
    <w:rsid w:val="00474911"/>
    <w:rsid w:val="00476C0F"/>
    <w:rsid w:val="00481539"/>
    <w:rsid w:val="00482880"/>
    <w:rsid w:val="004844B6"/>
    <w:rsid w:val="0048561D"/>
    <w:rsid w:val="004857FA"/>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AC"/>
    <w:rsid w:val="00551E1F"/>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C2241"/>
    <w:rsid w:val="005D3FAD"/>
    <w:rsid w:val="005D6885"/>
    <w:rsid w:val="005E4E6E"/>
    <w:rsid w:val="005E52FD"/>
    <w:rsid w:val="005E6635"/>
    <w:rsid w:val="005E6E6F"/>
    <w:rsid w:val="005E6F66"/>
    <w:rsid w:val="005F1411"/>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5488"/>
    <w:rsid w:val="00690D62"/>
    <w:rsid w:val="006919B3"/>
    <w:rsid w:val="006A0BFD"/>
    <w:rsid w:val="006A2C48"/>
    <w:rsid w:val="006A496F"/>
    <w:rsid w:val="006A7204"/>
    <w:rsid w:val="006B109A"/>
    <w:rsid w:val="006B1248"/>
    <w:rsid w:val="006B3E00"/>
    <w:rsid w:val="006C25FC"/>
    <w:rsid w:val="006C791D"/>
    <w:rsid w:val="006C796F"/>
    <w:rsid w:val="006C7A65"/>
    <w:rsid w:val="006D10B0"/>
    <w:rsid w:val="006D4906"/>
    <w:rsid w:val="006E3FBC"/>
    <w:rsid w:val="006E5F51"/>
    <w:rsid w:val="006E65FD"/>
    <w:rsid w:val="006E7BF4"/>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34C8"/>
    <w:rsid w:val="00744CF1"/>
    <w:rsid w:val="00750948"/>
    <w:rsid w:val="007541C4"/>
    <w:rsid w:val="00760CA4"/>
    <w:rsid w:val="00762F50"/>
    <w:rsid w:val="00762F82"/>
    <w:rsid w:val="00766064"/>
    <w:rsid w:val="0077361B"/>
    <w:rsid w:val="00776F41"/>
    <w:rsid w:val="0077769F"/>
    <w:rsid w:val="007800F6"/>
    <w:rsid w:val="00782546"/>
    <w:rsid w:val="00782974"/>
    <w:rsid w:val="007838D5"/>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23E1"/>
    <w:rsid w:val="007F05D0"/>
    <w:rsid w:val="007F0E1E"/>
    <w:rsid w:val="0080312F"/>
    <w:rsid w:val="00805F9E"/>
    <w:rsid w:val="00807E5A"/>
    <w:rsid w:val="00810200"/>
    <w:rsid w:val="00811C58"/>
    <w:rsid w:val="0081427E"/>
    <w:rsid w:val="00815678"/>
    <w:rsid w:val="00817550"/>
    <w:rsid w:val="0081764A"/>
    <w:rsid w:val="008201C2"/>
    <w:rsid w:val="00820420"/>
    <w:rsid w:val="00823837"/>
    <w:rsid w:val="00825564"/>
    <w:rsid w:val="00825D33"/>
    <w:rsid w:val="008260F2"/>
    <w:rsid w:val="00826D6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373B"/>
    <w:rsid w:val="008D57BE"/>
    <w:rsid w:val="008E176A"/>
    <w:rsid w:val="008E1E91"/>
    <w:rsid w:val="008E4C02"/>
    <w:rsid w:val="008E5C10"/>
    <w:rsid w:val="008F1417"/>
    <w:rsid w:val="008F14A2"/>
    <w:rsid w:val="008F2510"/>
    <w:rsid w:val="009057E6"/>
    <w:rsid w:val="009106F1"/>
    <w:rsid w:val="009130BA"/>
    <w:rsid w:val="009139B6"/>
    <w:rsid w:val="00913D67"/>
    <w:rsid w:val="0091478C"/>
    <w:rsid w:val="009157A2"/>
    <w:rsid w:val="009165D9"/>
    <w:rsid w:val="00917B56"/>
    <w:rsid w:val="0092297E"/>
    <w:rsid w:val="0092638E"/>
    <w:rsid w:val="00931D5B"/>
    <w:rsid w:val="00934C94"/>
    <w:rsid w:val="00935741"/>
    <w:rsid w:val="00935C0C"/>
    <w:rsid w:val="00940EC7"/>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8A6"/>
    <w:rsid w:val="009A016F"/>
    <w:rsid w:val="009A13E9"/>
    <w:rsid w:val="009A39CE"/>
    <w:rsid w:val="009A47B7"/>
    <w:rsid w:val="009A6623"/>
    <w:rsid w:val="009A6BF1"/>
    <w:rsid w:val="009B43EC"/>
    <w:rsid w:val="009B4B90"/>
    <w:rsid w:val="009B4D7F"/>
    <w:rsid w:val="009B4EC6"/>
    <w:rsid w:val="009B6BC2"/>
    <w:rsid w:val="009B6E67"/>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104BE"/>
    <w:rsid w:val="00A105C3"/>
    <w:rsid w:val="00A20C55"/>
    <w:rsid w:val="00A214D7"/>
    <w:rsid w:val="00A2465B"/>
    <w:rsid w:val="00A25B2D"/>
    <w:rsid w:val="00A264D2"/>
    <w:rsid w:val="00A30A8E"/>
    <w:rsid w:val="00A37FE2"/>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583D"/>
    <w:rsid w:val="00AC0647"/>
    <w:rsid w:val="00AC2B35"/>
    <w:rsid w:val="00AC4FF1"/>
    <w:rsid w:val="00AD08B2"/>
    <w:rsid w:val="00AD08E5"/>
    <w:rsid w:val="00AD0E9F"/>
    <w:rsid w:val="00AD155A"/>
    <w:rsid w:val="00AD38E7"/>
    <w:rsid w:val="00AD4FD7"/>
    <w:rsid w:val="00AD6726"/>
    <w:rsid w:val="00AD6BED"/>
    <w:rsid w:val="00AD719B"/>
    <w:rsid w:val="00AD78DE"/>
    <w:rsid w:val="00AE1191"/>
    <w:rsid w:val="00AE256E"/>
    <w:rsid w:val="00AE4CDD"/>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518F"/>
    <w:rsid w:val="00B37430"/>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6256"/>
    <w:rsid w:val="00B9205C"/>
    <w:rsid w:val="00BA52F4"/>
    <w:rsid w:val="00BB0D3C"/>
    <w:rsid w:val="00BB0FCA"/>
    <w:rsid w:val="00BB102F"/>
    <w:rsid w:val="00BB2B03"/>
    <w:rsid w:val="00BB2FF2"/>
    <w:rsid w:val="00BB35D5"/>
    <w:rsid w:val="00BB3CDD"/>
    <w:rsid w:val="00BB63A7"/>
    <w:rsid w:val="00BC1444"/>
    <w:rsid w:val="00BC360A"/>
    <w:rsid w:val="00BC4437"/>
    <w:rsid w:val="00BC632C"/>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401D"/>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4201F"/>
    <w:rsid w:val="00E44B97"/>
    <w:rsid w:val="00E51F0F"/>
    <w:rsid w:val="00E65FD9"/>
    <w:rsid w:val="00E71EDE"/>
    <w:rsid w:val="00E73B11"/>
    <w:rsid w:val="00E73E73"/>
    <w:rsid w:val="00E81763"/>
    <w:rsid w:val="00E82082"/>
    <w:rsid w:val="00E85F09"/>
    <w:rsid w:val="00E8606F"/>
    <w:rsid w:val="00E86169"/>
    <w:rsid w:val="00E87476"/>
    <w:rsid w:val="00E92C8A"/>
    <w:rsid w:val="00E93B8E"/>
    <w:rsid w:val="00E97E60"/>
    <w:rsid w:val="00EA0641"/>
    <w:rsid w:val="00EA4430"/>
    <w:rsid w:val="00EB0E9A"/>
    <w:rsid w:val="00EB1997"/>
    <w:rsid w:val="00EB4104"/>
    <w:rsid w:val="00EB5655"/>
    <w:rsid w:val="00EB5C83"/>
    <w:rsid w:val="00EB5D0B"/>
    <w:rsid w:val="00EC42AE"/>
    <w:rsid w:val="00ED0E89"/>
    <w:rsid w:val="00ED1670"/>
    <w:rsid w:val="00ED1E62"/>
    <w:rsid w:val="00ED41D9"/>
    <w:rsid w:val="00ED53CF"/>
    <w:rsid w:val="00ED7385"/>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5E3"/>
    <w:rsid w:val="00FB2DB1"/>
    <w:rsid w:val="00FB7390"/>
    <w:rsid w:val="00FB7621"/>
    <w:rsid w:val="00FC3D57"/>
    <w:rsid w:val="00FC5755"/>
    <w:rsid w:val="00FC7048"/>
    <w:rsid w:val="00FD38FF"/>
    <w:rsid w:val="00FD438E"/>
    <w:rsid w:val="00FD58C5"/>
    <w:rsid w:val="00FD6090"/>
    <w:rsid w:val="00FE25C5"/>
    <w:rsid w:val="00FE39B4"/>
    <w:rsid w:val="00FE6C3E"/>
    <w:rsid w:val="00FF19D6"/>
    <w:rsid w:val="00FF35A0"/>
    <w:rsid w:val="00FF6350"/>
    <w:rsid w:val="00FF6A9D"/>
    <w:rsid w:val="00FF75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8</Pages>
  <Words>17515</Words>
  <Characters>99842</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cp:revision>
  <dcterms:created xsi:type="dcterms:W3CDTF">2022-08-01T14:23:00Z</dcterms:created>
  <dcterms:modified xsi:type="dcterms:W3CDTF">2022-08-0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